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272B67" w:rsidP="000A4305">
      <w:pPr>
        <w:pStyle w:val="Title"/>
      </w:pPr>
      <w:r>
        <w:t xml:space="preserve">Approaches for </w:t>
      </w:r>
      <w:r w:rsidR="000A4305">
        <w:t xml:space="preserve">Quantitative Analysis of Microscopic </w:t>
      </w:r>
      <w:r w:rsidR="00AB5A32">
        <w:t xml:space="preserve">Collagen </w:t>
      </w:r>
      <w:r w:rsidR="009B01D8">
        <w:t>Fibers</w:t>
      </w:r>
      <w:r w:rsidR="00BA246C">
        <w:t xml:space="preserve"> in Breast Tissue</w:t>
      </w:r>
    </w:p>
    <w:p w:rsidR="00994B32" w:rsidRDefault="00994B32" w:rsidP="00994B32">
      <w:r>
        <w:t>Target Journal: Journal of Biomedical Optics</w:t>
      </w:r>
    </w:p>
    <w:sdt>
      <w:sdtPr>
        <w:id w:val="449525852"/>
        <w:docPartObj>
          <w:docPartGallery w:val="Table of Contents"/>
          <w:docPartUnique/>
        </w:docPartObj>
      </w:sdtPr>
      <w:sdtContent>
        <w:p w:rsidR="00C8637F" w:rsidRDefault="00C8637F" w:rsidP="00F436E3">
          <w:r>
            <w:t>Contents</w:t>
          </w:r>
        </w:p>
        <w:p w:rsidR="006F0976" w:rsidRDefault="00E5129D">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8676507" w:history="1">
            <w:r w:rsidR="006F0976" w:rsidRPr="00DC72F4">
              <w:rPr>
                <w:rStyle w:val="Hyperlink"/>
                <w:noProof/>
              </w:rPr>
              <w:t>1</w:t>
            </w:r>
            <w:r w:rsidR="006F0976">
              <w:rPr>
                <w:noProof/>
                <w:lang w:bidi="ar-SA"/>
              </w:rPr>
              <w:tab/>
            </w:r>
            <w:r w:rsidR="006F0976" w:rsidRPr="00DC72F4">
              <w:rPr>
                <w:rStyle w:val="Hyperlink"/>
                <w:noProof/>
              </w:rPr>
              <w:t>Introduction</w:t>
            </w:r>
            <w:r w:rsidR="006F0976">
              <w:rPr>
                <w:noProof/>
                <w:webHidden/>
              </w:rPr>
              <w:tab/>
            </w:r>
            <w:r>
              <w:rPr>
                <w:noProof/>
                <w:webHidden/>
              </w:rPr>
              <w:fldChar w:fldCharType="begin"/>
            </w:r>
            <w:r w:rsidR="006F0976">
              <w:rPr>
                <w:noProof/>
                <w:webHidden/>
              </w:rPr>
              <w:instrText xml:space="preserve"> PAGEREF _Toc338676507 \h </w:instrText>
            </w:r>
            <w:r>
              <w:rPr>
                <w:noProof/>
                <w:webHidden/>
              </w:rPr>
            </w:r>
            <w:r>
              <w:rPr>
                <w:noProof/>
                <w:webHidden/>
              </w:rPr>
              <w:fldChar w:fldCharType="separate"/>
            </w:r>
            <w:r w:rsidR="006F0976">
              <w:rPr>
                <w:noProof/>
                <w:webHidden/>
              </w:rPr>
              <w:t>2</w:t>
            </w:r>
            <w:r>
              <w:rPr>
                <w:noProof/>
                <w:webHidden/>
              </w:rPr>
              <w:fldChar w:fldCharType="end"/>
            </w:r>
          </w:hyperlink>
        </w:p>
        <w:p w:rsidR="006F0976" w:rsidRDefault="00E5129D">
          <w:pPr>
            <w:pStyle w:val="TOC1"/>
            <w:tabs>
              <w:tab w:val="left" w:pos="440"/>
              <w:tab w:val="right" w:leader="dot" w:pos="9350"/>
            </w:tabs>
            <w:rPr>
              <w:noProof/>
              <w:lang w:bidi="ar-SA"/>
            </w:rPr>
          </w:pPr>
          <w:hyperlink w:anchor="_Toc338676508" w:history="1">
            <w:r w:rsidR="006F0976" w:rsidRPr="00DC72F4">
              <w:rPr>
                <w:rStyle w:val="Hyperlink"/>
                <w:noProof/>
              </w:rPr>
              <w:t>2</w:t>
            </w:r>
            <w:r w:rsidR="006F0976">
              <w:rPr>
                <w:noProof/>
                <w:lang w:bidi="ar-SA"/>
              </w:rPr>
              <w:tab/>
            </w:r>
            <w:r w:rsidR="006F0976" w:rsidRPr="00DC72F4">
              <w:rPr>
                <w:rStyle w:val="Hyperlink"/>
                <w:noProof/>
              </w:rPr>
              <w:t>Methods</w:t>
            </w:r>
            <w:r w:rsidR="006F0976">
              <w:rPr>
                <w:noProof/>
                <w:webHidden/>
              </w:rPr>
              <w:tab/>
            </w:r>
            <w:r>
              <w:rPr>
                <w:noProof/>
                <w:webHidden/>
              </w:rPr>
              <w:fldChar w:fldCharType="begin"/>
            </w:r>
            <w:r w:rsidR="006F0976">
              <w:rPr>
                <w:noProof/>
                <w:webHidden/>
              </w:rPr>
              <w:instrText xml:space="preserve"> PAGEREF _Toc338676508 \h </w:instrText>
            </w:r>
            <w:r>
              <w:rPr>
                <w:noProof/>
                <w:webHidden/>
              </w:rPr>
            </w:r>
            <w:r>
              <w:rPr>
                <w:noProof/>
                <w:webHidden/>
              </w:rPr>
              <w:fldChar w:fldCharType="separate"/>
            </w:r>
            <w:r w:rsidR="006F0976">
              <w:rPr>
                <w:noProof/>
                <w:webHidden/>
              </w:rPr>
              <w:t>6</w:t>
            </w:r>
            <w:r>
              <w:rPr>
                <w:noProof/>
                <w:webHidden/>
              </w:rPr>
              <w:fldChar w:fldCharType="end"/>
            </w:r>
          </w:hyperlink>
        </w:p>
        <w:p w:rsidR="006F0976" w:rsidRDefault="00E5129D">
          <w:pPr>
            <w:pStyle w:val="TOC2"/>
            <w:tabs>
              <w:tab w:val="left" w:pos="880"/>
              <w:tab w:val="right" w:leader="dot" w:pos="9350"/>
            </w:tabs>
            <w:rPr>
              <w:noProof/>
              <w:lang w:bidi="ar-SA"/>
            </w:rPr>
          </w:pPr>
          <w:hyperlink w:anchor="_Toc338676509" w:history="1">
            <w:r w:rsidR="006F0976" w:rsidRPr="00DC72F4">
              <w:rPr>
                <w:rStyle w:val="Hyperlink"/>
                <w:noProof/>
              </w:rPr>
              <w:t>2.1</w:t>
            </w:r>
            <w:r w:rsidR="006F0976">
              <w:rPr>
                <w:noProof/>
                <w:lang w:bidi="ar-SA"/>
              </w:rPr>
              <w:tab/>
            </w:r>
            <w:r w:rsidR="006F0976" w:rsidRPr="00DC72F4">
              <w:rPr>
                <w:rStyle w:val="Hyperlink"/>
                <w:noProof/>
              </w:rPr>
              <w:t>FIRE Algorithm</w:t>
            </w:r>
            <w:r w:rsidR="006F0976">
              <w:rPr>
                <w:noProof/>
                <w:webHidden/>
              </w:rPr>
              <w:tab/>
            </w:r>
            <w:r>
              <w:rPr>
                <w:noProof/>
                <w:webHidden/>
              </w:rPr>
              <w:fldChar w:fldCharType="begin"/>
            </w:r>
            <w:r w:rsidR="006F0976">
              <w:rPr>
                <w:noProof/>
                <w:webHidden/>
              </w:rPr>
              <w:instrText xml:space="preserve"> PAGEREF _Toc338676509 \h </w:instrText>
            </w:r>
            <w:r>
              <w:rPr>
                <w:noProof/>
                <w:webHidden/>
              </w:rPr>
            </w:r>
            <w:r>
              <w:rPr>
                <w:noProof/>
                <w:webHidden/>
              </w:rPr>
              <w:fldChar w:fldCharType="separate"/>
            </w:r>
            <w:r w:rsidR="006F0976">
              <w:rPr>
                <w:noProof/>
                <w:webHidden/>
              </w:rPr>
              <w:t>6</w:t>
            </w:r>
            <w:r>
              <w:rPr>
                <w:noProof/>
                <w:webHidden/>
              </w:rPr>
              <w:fldChar w:fldCharType="end"/>
            </w:r>
          </w:hyperlink>
        </w:p>
        <w:p w:rsidR="006F0976" w:rsidRDefault="00E5129D">
          <w:pPr>
            <w:pStyle w:val="TOC2"/>
            <w:tabs>
              <w:tab w:val="left" w:pos="880"/>
              <w:tab w:val="right" w:leader="dot" w:pos="9350"/>
            </w:tabs>
            <w:rPr>
              <w:noProof/>
              <w:lang w:bidi="ar-SA"/>
            </w:rPr>
          </w:pPr>
          <w:hyperlink w:anchor="_Toc338676510" w:history="1">
            <w:r w:rsidR="006F0976" w:rsidRPr="00DC72F4">
              <w:rPr>
                <w:rStyle w:val="Hyperlink"/>
                <w:noProof/>
              </w:rPr>
              <w:t>2.2</w:t>
            </w:r>
            <w:r w:rsidR="006F0976">
              <w:rPr>
                <w:noProof/>
                <w:lang w:bidi="ar-SA"/>
              </w:rPr>
              <w:tab/>
            </w:r>
            <w:r w:rsidR="006F0976" w:rsidRPr="00DC72F4">
              <w:rPr>
                <w:rStyle w:val="Hyperlink"/>
                <w:noProof/>
              </w:rPr>
              <w:t>Preprocessing Algorithms</w:t>
            </w:r>
            <w:r w:rsidR="006F0976">
              <w:rPr>
                <w:noProof/>
                <w:webHidden/>
              </w:rPr>
              <w:tab/>
            </w:r>
            <w:r>
              <w:rPr>
                <w:noProof/>
                <w:webHidden/>
              </w:rPr>
              <w:fldChar w:fldCharType="begin"/>
            </w:r>
            <w:r w:rsidR="006F0976">
              <w:rPr>
                <w:noProof/>
                <w:webHidden/>
              </w:rPr>
              <w:instrText xml:space="preserve"> PAGEREF _Toc338676510 \h </w:instrText>
            </w:r>
            <w:r>
              <w:rPr>
                <w:noProof/>
                <w:webHidden/>
              </w:rPr>
            </w:r>
            <w:r>
              <w:rPr>
                <w:noProof/>
                <w:webHidden/>
              </w:rPr>
              <w:fldChar w:fldCharType="separate"/>
            </w:r>
            <w:r w:rsidR="006F0976">
              <w:rPr>
                <w:noProof/>
                <w:webHidden/>
              </w:rPr>
              <w:t>7</w:t>
            </w:r>
            <w:r>
              <w:rPr>
                <w:noProof/>
                <w:webHidden/>
              </w:rPr>
              <w:fldChar w:fldCharType="end"/>
            </w:r>
          </w:hyperlink>
        </w:p>
        <w:p w:rsidR="006F0976" w:rsidRDefault="00E5129D">
          <w:pPr>
            <w:pStyle w:val="TOC3"/>
            <w:tabs>
              <w:tab w:val="left" w:pos="1320"/>
              <w:tab w:val="right" w:leader="dot" w:pos="9350"/>
            </w:tabs>
            <w:rPr>
              <w:noProof/>
              <w:lang w:bidi="ar-SA"/>
            </w:rPr>
          </w:pPr>
          <w:hyperlink w:anchor="_Toc338676511" w:history="1">
            <w:r w:rsidR="006F0976" w:rsidRPr="00DC72F4">
              <w:rPr>
                <w:rStyle w:val="Hyperlink"/>
                <w:noProof/>
              </w:rPr>
              <w:t>2.2.1</w:t>
            </w:r>
            <w:r w:rsidR="006F0976">
              <w:rPr>
                <w:noProof/>
                <w:lang w:bidi="ar-SA"/>
              </w:rPr>
              <w:tab/>
            </w:r>
            <w:r w:rsidR="006F0976" w:rsidRPr="00DC72F4">
              <w:rPr>
                <w:rStyle w:val="Hyperlink"/>
                <w:noProof/>
              </w:rPr>
              <w:t>Gaussian filter</w:t>
            </w:r>
            <w:r w:rsidR="006F0976">
              <w:rPr>
                <w:noProof/>
                <w:webHidden/>
              </w:rPr>
              <w:tab/>
            </w:r>
            <w:r>
              <w:rPr>
                <w:noProof/>
                <w:webHidden/>
              </w:rPr>
              <w:fldChar w:fldCharType="begin"/>
            </w:r>
            <w:r w:rsidR="006F0976">
              <w:rPr>
                <w:noProof/>
                <w:webHidden/>
              </w:rPr>
              <w:instrText xml:space="preserve"> PAGEREF _Toc338676511 \h </w:instrText>
            </w:r>
            <w:r>
              <w:rPr>
                <w:noProof/>
                <w:webHidden/>
              </w:rPr>
            </w:r>
            <w:r>
              <w:rPr>
                <w:noProof/>
                <w:webHidden/>
              </w:rPr>
              <w:fldChar w:fldCharType="separate"/>
            </w:r>
            <w:r w:rsidR="006F0976">
              <w:rPr>
                <w:noProof/>
                <w:webHidden/>
              </w:rPr>
              <w:t>7</w:t>
            </w:r>
            <w:r>
              <w:rPr>
                <w:noProof/>
                <w:webHidden/>
              </w:rPr>
              <w:fldChar w:fldCharType="end"/>
            </w:r>
          </w:hyperlink>
        </w:p>
        <w:p w:rsidR="006F0976" w:rsidRDefault="00E5129D">
          <w:pPr>
            <w:pStyle w:val="TOC3"/>
            <w:tabs>
              <w:tab w:val="left" w:pos="1320"/>
              <w:tab w:val="right" w:leader="dot" w:pos="9350"/>
            </w:tabs>
            <w:rPr>
              <w:noProof/>
              <w:lang w:bidi="ar-SA"/>
            </w:rPr>
          </w:pPr>
          <w:hyperlink w:anchor="_Toc338676512" w:history="1">
            <w:r w:rsidR="006F0976" w:rsidRPr="00DC72F4">
              <w:rPr>
                <w:rStyle w:val="Hyperlink"/>
                <w:noProof/>
              </w:rPr>
              <w:t>2.2.2</w:t>
            </w:r>
            <w:r w:rsidR="006F0976">
              <w:rPr>
                <w:noProof/>
                <w:lang w:bidi="ar-SA"/>
              </w:rPr>
              <w:tab/>
            </w:r>
            <w:r w:rsidR="006F0976" w:rsidRPr="00DC72F4">
              <w:rPr>
                <w:rStyle w:val="Hyperlink"/>
                <w:noProof/>
              </w:rPr>
              <w:t>SPIRAL- TV filter</w:t>
            </w:r>
            <w:r w:rsidR="006F0976">
              <w:rPr>
                <w:noProof/>
                <w:webHidden/>
              </w:rPr>
              <w:tab/>
            </w:r>
            <w:r>
              <w:rPr>
                <w:noProof/>
                <w:webHidden/>
              </w:rPr>
              <w:fldChar w:fldCharType="begin"/>
            </w:r>
            <w:r w:rsidR="006F0976">
              <w:rPr>
                <w:noProof/>
                <w:webHidden/>
              </w:rPr>
              <w:instrText xml:space="preserve"> PAGEREF _Toc338676512 \h </w:instrText>
            </w:r>
            <w:r>
              <w:rPr>
                <w:noProof/>
                <w:webHidden/>
              </w:rPr>
            </w:r>
            <w:r>
              <w:rPr>
                <w:noProof/>
                <w:webHidden/>
              </w:rPr>
              <w:fldChar w:fldCharType="separate"/>
            </w:r>
            <w:r w:rsidR="006F0976">
              <w:rPr>
                <w:noProof/>
                <w:webHidden/>
              </w:rPr>
              <w:t>8</w:t>
            </w:r>
            <w:r>
              <w:rPr>
                <w:noProof/>
                <w:webHidden/>
              </w:rPr>
              <w:fldChar w:fldCharType="end"/>
            </w:r>
          </w:hyperlink>
        </w:p>
        <w:p w:rsidR="006F0976" w:rsidRDefault="00E5129D">
          <w:pPr>
            <w:pStyle w:val="TOC3"/>
            <w:tabs>
              <w:tab w:val="left" w:pos="1320"/>
              <w:tab w:val="right" w:leader="dot" w:pos="9350"/>
            </w:tabs>
            <w:rPr>
              <w:noProof/>
              <w:lang w:bidi="ar-SA"/>
            </w:rPr>
          </w:pPr>
          <w:hyperlink w:anchor="_Toc338676513" w:history="1">
            <w:r w:rsidR="006F0976" w:rsidRPr="00DC72F4">
              <w:rPr>
                <w:rStyle w:val="Hyperlink"/>
                <w:noProof/>
              </w:rPr>
              <w:t>2.2.3</w:t>
            </w:r>
            <w:r w:rsidR="006F0976">
              <w:rPr>
                <w:noProof/>
                <w:lang w:bidi="ar-SA"/>
              </w:rPr>
              <w:tab/>
            </w:r>
            <w:r w:rsidR="006F0976" w:rsidRPr="00DC72F4">
              <w:rPr>
                <w:rStyle w:val="Hyperlink"/>
                <w:noProof/>
              </w:rPr>
              <w:t>Tubeness filter</w:t>
            </w:r>
            <w:r w:rsidR="006F0976">
              <w:rPr>
                <w:noProof/>
                <w:webHidden/>
              </w:rPr>
              <w:tab/>
            </w:r>
            <w:r>
              <w:rPr>
                <w:noProof/>
                <w:webHidden/>
              </w:rPr>
              <w:fldChar w:fldCharType="begin"/>
            </w:r>
            <w:r w:rsidR="006F0976">
              <w:rPr>
                <w:noProof/>
                <w:webHidden/>
              </w:rPr>
              <w:instrText xml:space="preserve"> PAGEREF _Toc338676513 \h </w:instrText>
            </w:r>
            <w:r>
              <w:rPr>
                <w:noProof/>
                <w:webHidden/>
              </w:rPr>
            </w:r>
            <w:r>
              <w:rPr>
                <w:noProof/>
                <w:webHidden/>
              </w:rPr>
              <w:fldChar w:fldCharType="separate"/>
            </w:r>
            <w:r w:rsidR="006F0976">
              <w:rPr>
                <w:noProof/>
                <w:webHidden/>
              </w:rPr>
              <w:t>8</w:t>
            </w:r>
            <w:r>
              <w:rPr>
                <w:noProof/>
                <w:webHidden/>
              </w:rPr>
              <w:fldChar w:fldCharType="end"/>
            </w:r>
          </w:hyperlink>
        </w:p>
        <w:p w:rsidR="006F0976" w:rsidRDefault="00E5129D">
          <w:pPr>
            <w:pStyle w:val="TOC3"/>
            <w:tabs>
              <w:tab w:val="left" w:pos="1320"/>
              <w:tab w:val="right" w:leader="dot" w:pos="9350"/>
            </w:tabs>
            <w:rPr>
              <w:noProof/>
              <w:lang w:bidi="ar-SA"/>
            </w:rPr>
          </w:pPr>
          <w:hyperlink w:anchor="_Toc338676514" w:history="1">
            <w:r w:rsidR="006F0976" w:rsidRPr="00DC72F4">
              <w:rPr>
                <w:rStyle w:val="Hyperlink"/>
                <w:noProof/>
              </w:rPr>
              <w:t>2.2.4</w:t>
            </w:r>
            <w:r w:rsidR="006F0976">
              <w:rPr>
                <w:noProof/>
                <w:lang w:bidi="ar-SA"/>
              </w:rPr>
              <w:tab/>
            </w:r>
            <w:r w:rsidR="006F0976" w:rsidRPr="00DC72F4">
              <w:rPr>
                <w:rStyle w:val="Hyperlink"/>
                <w:noProof/>
              </w:rPr>
              <w:t>Curvelet filter</w:t>
            </w:r>
            <w:r w:rsidR="006F0976">
              <w:rPr>
                <w:noProof/>
                <w:webHidden/>
              </w:rPr>
              <w:tab/>
            </w:r>
            <w:r>
              <w:rPr>
                <w:noProof/>
                <w:webHidden/>
              </w:rPr>
              <w:fldChar w:fldCharType="begin"/>
            </w:r>
            <w:r w:rsidR="006F0976">
              <w:rPr>
                <w:noProof/>
                <w:webHidden/>
              </w:rPr>
              <w:instrText xml:space="preserve"> PAGEREF _Toc338676514 \h </w:instrText>
            </w:r>
            <w:r>
              <w:rPr>
                <w:noProof/>
                <w:webHidden/>
              </w:rPr>
            </w:r>
            <w:r>
              <w:rPr>
                <w:noProof/>
                <w:webHidden/>
              </w:rPr>
              <w:fldChar w:fldCharType="separate"/>
            </w:r>
            <w:r w:rsidR="006F0976">
              <w:rPr>
                <w:noProof/>
                <w:webHidden/>
              </w:rPr>
              <w:t>9</w:t>
            </w:r>
            <w:r>
              <w:rPr>
                <w:noProof/>
                <w:webHidden/>
              </w:rPr>
              <w:fldChar w:fldCharType="end"/>
            </w:r>
          </w:hyperlink>
        </w:p>
        <w:p w:rsidR="006F0976" w:rsidRDefault="00E5129D">
          <w:pPr>
            <w:pStyle w:val="TOC2"/>
            <w:tabs>
              <w:tab w:val="left" w:pos="880"/>
              <w:tab w:val="right" w:leader="dot" w:pos="9350"/>
            </w:tabs>
            <w:rPr>
              <w:noProof/>
              <w:lang w:bidi="ar-SA"/>
            </w:rPr>
          </w:pPr>
          <w:hyperlink w:anchor="_Toc338676515" w:history="1">
            <w:r w:rsidR="006F0976" w:rsidRPr="00DC72F4">
              <w:rPr>
                <w:rStyle w:val="Hyperlink"/>
                <w:noProof/>
              </w:rPr>
              <w:t>2.3</w:t>
            </w:r>
            <w:r w:rsidR="006F0976">
              <w:rPr>
                <w:noProof/>
                <w:lang w:bidi="ar-SA"/>
              </w:rPr>
              <w:tab/>
            </w:r>
            <w:r w:rsidR="006F0976" w:rsidRPr="00DC72F4">
              <w:rPr>
                <w:rStyle w:val="Hyperlink"/>
                <w:noProof/>
              </w:rPr>
              <w:t>Test case selection and segmentation evaluation</w:t>
            </w:r>
            <w:r w:rsidR="006F0976">
              <w:rPr>
                <w:noProof/>
                <w:webHidden/>
              </w:rPr>
              <w:tab/>
            </w:r>
            <w:r>
              <w:rPr>
                <w:noProof/>
                <w:webHidden/>
              </w:rPr>
              <w:fldChar w:fldCharType="begin"/>
            </w:r>
            <w:r w:rsidR="006F0976">
              <w:rPr>
                <w:noProof/>
                <w:webHidden/>
              </w:rPr>
              <w:instrText xml:space="preserve"> PAGEREF _Toc338676515 \h </w:instrText>
            </w:r>
            <w:r>
              <w:rPr>
                <w:noProof/>
                <w:webHidden/>
              </w:rPr>
            </w:r>
            <w:r>
              <w:rPr>
                <w:noProof/>
                <w:webHidden/>
              </w:rPr>
              <w:fldChar w:fldCharType="separate"/>
            </w:r>
            <w:r w:rsidR="006F0976">
              <w:rPr>
                <w:noProof/>
                <w:webHidden/>
              </w:rPr>
              <w:t>10</w:t>
            </w:r>
            <w:r>
              <w:rPr>
                <w:noProof/>
                <w:webHidden/>
              </w:rPr>
              <w:fldChar w:fldCharType="end"/>
            </w:r>
          </w:hyperlink>
        </w:p>
        <w:p w:rsidR="006F0976" w:rsidRDefault="00E5129D">
          <w:pPr>
            <w:pStyle w:val="TOC2"/>
            <w:tabs>
              <w:tab w:val="left" w:pos="880"/>
              <w:tab w:val="right" w:leader="dot" w:pos="9350"/>
            </w:tabs>
            <w:rPr>
              <w:noProof/>
              <w:lang w:bidi="ar-SA"/>
            </w:rPr>
          </w:pPr>
          <w:hyperlink w:anchor="_Toc338676516" w:history="1">
            <w:r w:rsidR="006F0976" w:rsidRPr="00DC72F4">
              <w:rPr>
                <w:rStyle w:val="Hyperlink"/>
                <w:noProof/>
              </w:rPr>
              <w:t>2.4</w:t>
            </w:r>
            <w:r w:rsidR="006F0976">
              <w:rPr>
                <w:noProof/>
                <w:lang w:bidi="ar-SA"/>
              </w:rPr>
              <w:tab/>
            </w:r>
            <w:r w:rsidR="006F0976" w:rsidRPr="00DC72F4">
              <w:rPr>
                <w:rStyle w:val="Hyperlink"/>
                <w:noProof/>
              </w:rPr>
              <w:t>Simulated test cases</w:t>
            </w:r>
            <w:r w:rsidR="006F0976">
              <w:rPr>
                <w:noProof/>
                <w:webHidden/>
              </w:rPr>
              <w:tab/>
            </w:r>
            <w:r>
              <w:rPr>
                <w:noProof/>
                <w:webHidden/>
              </w:rPr>
              <w:fldChar w:fldCharType="begin"/>
            </w:r>
            <w:r w:rsidR="006F0976">
              <w:rPr>
                <w:noProof/>
                <w:webHidden/>
              </w:rPr>
              <w:instrText xml:space="preserve"> PAGEREF _Toc338676516 \h </w:instrText>
            </w:r>
            <w:r>
              <w:rPr>
                <w:noProof/>
                <w:webHidden/>
              </w:rPr>
            </w:r>
            <w:r>
              <w:rPr>
                <w:noProof/>
                <w:webHidden/>
              </w:rPr>
              <w:fldChar w:fldCharType="separate"/>
            </w:r>
            <w:r w:rsidR="006F0976">
              <w:rPr>
                <w:noProof/>
                <w:webHidden/>
              </w:rPr>
              <w:t>11</w:t>
            </w:r>
            <w:r>
              <w:rPr>
                <w:noProof/>
                <w:webHidden/>
              </w:rPr>
              <w:fldChar w:fldCharType="end"/>
            </w:r>
          </w:hyperlink>
        </w:p>
        <w:p w:rsidR="006F0976" w:rsidRDefault="00E5129D">
          <w:pPr>
            <w:pStyle w:val="TOC1"/>
            <w:tabs>
              <w:tab w:val="left" w:pos="440"/>
              <w:tab w:val="right" w:leader="dot" w:pos="9350"/>
            </w:tabs>
            <w:rPr>
              <w:noProof/>
              <w:lang w:bidi="ar-SA"/>
            </w:rPr>
          </w:pPr>
          <w:hyperlink w:anchor="_Toc338676517" w:history="1">
            <w:r w:rsidR="006F0976" w:rsidRPr="00DC72F4">
              <w:rPr>
                <w:rStyle w:val="Hyperlink"/>
                <w:noProof/>
              </w:rPr>
              <w:t>3</w:t>
            </w:r>
            <w:r w:rsidR="006F0976">
              <w:rPr>
                <w:noProof/>
                <w:lang w:bidi="ar-SA"/>
              </w:rPr>
              <w:tab/>
            </w:r>
            <w:r w:rsidR="006F0976" w:rsidRPr="00DC72F4">
              <w:rPr>
                <w:rStyle w:val="Hyperlink"/>
                <w:noProof/>
              </w:rPr>
              <w:t>Results</w:t>
            </w:r>
            <w:r w:rsidR="006F0976">
              <w:rPr>
                <w:noProof/>
                <w:webHidden/>
              </w:rPr>
              <w:tab/>
            </w:r>
            <w:r>
              <w:rPr>
                <w:noProof/>
                <w:webHidden/>
              </w:rPr>
              <w:fldChar w:fldCharType="begin"/>
            </w:r>
            <w:r w:rsidR="006F0976">
              <w:rPr>
                <w:noProof/>
                <w:webHidden/>
              </w:rPr>
              <w:instrText xml:space="preserve"> PAGEREF _Toc338676517 \h </w:instrText>
            </w:r>
            <w:r>
              <w:rPr>
                <w:noProof/>
                <w:webHidden/>
              </w:rPr>
            </w:r>
            <w:r>
              <w:rPr>
                <w:noProof/>
                <w:webHidden/>
              </w:rPr>
              <w:fldChar w:fldCharType="separate"/>
            </w:r>
            <w:r w:rsidR="006F0976">
              <w:rPr>
                <w:noProof/>
                <w:webHidden/>
              </w:rPr>
              <w:t>11</w:t>
            </w:r>
            <w:r>
              <w:rPr>
                <w:noProof/>
                <w:webHidden/>
              </w:rPr>
              <w:fldChar w:fldCharType="end"/>
            </w:r>
          </w:hyperlink>
        </w:p>
        <w:p w:rsidR="006F0976" w:rsidRDefault="00E5129D">
          <w:pPr>
            <w:pStyle w:val="TOC1"/>
            <w:tabs>
              <w:tab w:val="left" w:pos="440"/>
              <w:tab w:val="right" w:leader="dot" w:pos="9350"/>
            </w:tabs>
            <w:rPr>
              <w:noProof/>
              <w:lang w:bidi="ar-SA"/>
            </w:rPr>
          </w:pPr>
          <w:hyperlink w:anchor="_Toc338676518" w:history="1">
            <w:r w:rsidR="006F0976" w:rsidRPr="00DC72F4">
              <w:rPr>
                <w:rStyle w:val="Hyperlink"/>
                <w:noProof/>
              </w:rPr>
              <w:t>4</w:t>
            </w:r>
            <w:r w:rsidR="006F0976">
              <w:rPr>
                <w:noProof/>
                <w:lang w:bidi="ar-SA"/>
              </w:rPr>
              <w:tab/>
            </w:r>
            <w:r w:rsidR="006F0976" w:rsidRPr="00DC72F4">
              <w:rPr>
                <w:rStyle w:val="Hyperlink"/>
                <w:noProof/>
              </w:rPr>
              <w:t>Discussion</w:t>
            </w:r>
            <w:r w:rsidR="006F0976">
              <w:rPr>
                <w:noProof/>
                <w:webHidden/>
              </w:rPr>
              <w:tab/>
            </w:r>
            <w:r>
              <w:rPr>
                <w:noProof/>
                <w:webHidden/>
              </w:rPr>
              <w:fldChar w:fldCharType="begin"/>
            </w:r>
            <w:r w:rsidR="006F0976">
              <w:rPr>
                <w:noProof/>
                <w:webHidden/>
              </w:rPr>
              <w:instrText xml:space="preserve"> PAGEREF _Toc338676518 \h </w:instrText>
            </w:r>
            <w:r>
              <w:rPr>
                <w:noProof/>
                <w:webHidden/>
              </w:rPr>
            </w:r>
            <w:r>
              <w:rPr>
                <w:noProof/>
                <w:webHidden/>
              </w:rPr>
              <w:fldChar w:fldCharType="separate"/>
            </w:r>
            <w:r w:rsidR="006F0976">
              <w:rPr>
                <w:noProof/>
                <w:webHidden/>
              </w:rPr>
              <w:t>16</w:t>
            </w:r>
            <w:r>
              <w:rPr>
                <w:noProof/>
                <w:webHidden/>
              </w:rPr>
              <w:fldChar w:fldCharType="end"/>
            </w:r>
          </w:hyperlink>
        </w:p>
        <w:p w:rsidR="006F0976" w:rsidRDefault="00E5129D">
          <w:pPr>
            <w:pStyle w:val="TOC1"/>
            <w:tabs>
              <w:tab w:val="left" w:pos="440"/>
              <w:tab w:val="right" w:leader="dot" w:pos="9350"/>
            </w:tabs>
            <w:rPr>
              <w:noProof/>
              <w:lang w:bidi="ar-SA"/>
            </w:rPr>
          </w:pPr>
          <w:hyperlink w:anchor="_Toc338676519" w:history="1">
            <w:r w:rsidR="006F0976" w:rsidRPr="00DC72F4">
              <w:rPr>
                <w:rStyle w:val="Hyperlink"/>
                <w:noProof/>
              </w:rPr>
              <w:t>5</w:t>
            </w:r>
            <w:r w:rsidR="006F0976">
              <w:rPr>
                <w:noProof/>
                <w:lang w:bidi="ar-SA"/>
              </w:rPr>
              <w:tab/>
            </w:r>
            <w:r w:rsidR="006F0976" w:rsidRPr="00DC72F4">
              <w:rPr>
                <w:rStyle w:val="Hyperlink"/>
                <w:noProof/>
              </w:rPr>
              <w:t>Conclusion</w:t>
            </w:r>
            <w:r w:rsidR="006F0976">
              <w:rPr>
                <w:noProof/>
                <w:webHidden/>
              </w:rPr>
              <w:tab/>
            </w:r>
            <w:r>
              <w:rPr>
                <w:noProof/>
                <w:webHidden/>
              </w:rPr>
              <w:fldChar w:fldCharType="begin"/>
            </w:r>
            <w:r w:rsidR="006F0976">
              <w:rPr>
                <w:noProof/>
                <w:webHidden/>
              </w:rPr>
              <w:instrText xml:space="preserve"> PAGEREF _Toc338676519 \h </w:instrText>
            </w:r>
            <w:r>
              <w:rPr>
                <w:noProof/>
                <w:webHidden/>
              </w:rPr>
            </w:r>
            <w:r>
              <w:rPr>
                <w:noProof/>
                <w:webHidden/>
              </w:rPr>
              <w:fldChar w:fldCharType="separate"/>
            </w:r>
            <w:r w:rsidR="006F0976">
              <w:rPr>
                <w:noProof/>
                <w:webHidden/>
              </w:rPr>
              <w:t>20</w:t>
            </w:r>
            <w:r>
              <w:rPr>
                <w:noProof/>
                <w:webHidden/>
              </w:rPr>
              <w:fldChar w:fldCharType="end"/>
            </w:r>
          </w:hyperlink>
        </w:p>
        <w:p w:rsidR="00C8637F" w:rsidRDefault="00E5129D" w:rsidP="001E5189">
          <w:pPr>
            <w:tabs>
              <w:tab w:val="left" w:pos="9204"/>
            </w:tabs>
          </w:pPr>
          <w:r>
            <w:fldChar w:fldCharType="end"/>
          </w:r>
          <w:r w:rsidR="001E5189">
            <w:tab/>
          </w:r>
        </w:p>
      </w:sdtContent>
    </w:sdt>
    <w:p w:rsidR="000A4305" w:rsidRDefault="000A4305" w:rsidP="000A4305">
      <w:pPr>
        <w:pStyle w:val="Heading1"/>
      </w:pPr>
      <w:bookmarkStart w:id="0" w:name="_Toc338676507"/>
      <w:r>
        <w:lastRenderedPageBreak/>
        <w:t>Introduction</w:t>
      </w:r>
      <w:bookmarkEnd w:id="0"/>
    </w:p>
    <w:p w:rsidR="00B20433" w:rsidRDefault="00CE555B" w:rsidP="006000F1">
      <w:bookmarkStart w:id="1" w:name="_GoBack"/>
      <w:bookmarkEnd w:id="1"/>
      <w:r>
        <w:t>T</w:t>
      </w:r>
      <w:r w:rsidR="008E3D51">
        <w:t>he extracellular</w:t>
      </w:r>
      <w:r>
        <w:t xml:space="preserve"> collagen</w:t>
      </w:r>
      <w:r w:rsidR="008E3D51">
        <w:t xml:space="preserve"> matrix </w:t>
      </w:r>
      <w:r w:rsidR="00051A7F">
        <w:t>has</w:t>
      </w:r>
      <w:r w:rsidR="00AF6033">
        <w:t xml:space="preserve"> been </w:t>
      </w:r>
      <w:r>
        <w:t>found</w:t>
      </w:r>
      <w:r w:rsidR="00AF6033">
        <w:t xml:space="preserve"> to be</w:t>
      </w:r>
      <w:r>
        <w:t xml:space="preserve"> an</w:t>
      </w:r>
      <w:r w:rsidR="00AF6033">
        <w:t xml:space="preserve"> important</w:t>
      </w:r>
      <w:r>
        <w:t xml:space="preserve"> player</w:t>
      </w:r>
      <w:r w:rsidR="00AF6033">
        <w:t xml:space="preserve"> in the </w:t>
      </w:r>
      <w:r>
        <w:t xml:space="preserve">progression of many </w:t>
      </w:r>
      <w:r w:rsidR="00FB1EC1">
        <w:t>types of cancer</w:t>
      </w:r>
      <w:r w:rsidR="00AF6033">
        <w:t xml:space="preserve">. </w:t>
      </w:r>
      <w:r w:rsidR="00FB1EC1">
        <w:t>However, t</w:t>
      </w:r>
      <w:r>
        <w:t xml:space="preserve">he details of collagen's role in </w:t>
      </w:r>
      <w:r w:rsidR="00FB1EC1">
        <w:t>cancer</w:t>
      </w:r>
      <w:r>
        <w:t xml:space="preserve">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A246C">
        <w:t xml:space="preserve"> </w:t>
      </w:r>
      <w:r w:rsidR="00E5129D">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My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Qcm92ZW56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</w:fldData>
        </w:fldChar>
      </w:r>
      <w:r w:rsidR="00BA246C">
        <w:instrText xml:space="preserve"> ADDIN EN.CITE </w:instrText>
      </w:r>
      <w:r w:rsidR="00E5129D">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My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Qcm92ZW56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</w:fldData>
        </w:fldChar>
      </w:r>
      <w:r w:rsidR="00BA246C">
        <w:instrText xml:space="preserve"> ADDIN EN.CITE.DATA </w:instrText>
      </w:r>
      <w:r w:rsidR="00E5129D">
        <w:fldChar w:fldCharType="end"/>
      </w:r>
      <w:r w:rsidR="00E5129D">
        <w:fldChar w:fldCharType="separate"/>
      </w:r>
      <w:r w:rsidR="00BA246C">
        <w:rPr>
          <w:noProof/>
        </w:rPr>
        <w:t>(1-3)</w:t>
      </w:r>
      <w:r w:rsidR="00E5129D">
        <w:fldChar w:fldCharType="end"/>
      </w:r>
      <w:r w:rsidR="00243DFD">
        <w:t xml:space="preserve">(add </w:t>
      </w:r>
      <w:proofErr w:type="spellStart"/>
      <w:r w:rsidR="00243DFD">
        <w:t>condelis</w:t>
      </w:r>
      <w:proofErr w:type="spellEnd"/>
      <w:r w:rsidR="00243DFD">
        <w:t xml:space="preserve"> ref)</w:t>
      </w:r>
      <w:r w:rsidR="00A82BCD">
        <w:t>.</w:t>
      </w:r>
      <w:r w:rsidR="00B20433">
        <w:t xml:space="preserve"> For example, </w:t>
      </w:r>
      <w:r w:rsidR="005C7297">
        <w:t xml:space="preserve">Conklin et. al. </w:t>
      </w:r>
      <w:r w:rsidR="00E5129D">
        <w:fldChar w:fldCharType="begin"/>
      </w:r>
      <w:r w:rsidR="00BA246C">
        <w:instrText xml:space="preserve"> ADDIN EN.CITE &lt;EndNote&gt;&lt;Cite&gt;&lt;Author&gt;Conklin&lt;/Author&gt;&lt;Year&gt;2011&lt;/Year&gt;&lt;IDText&gt;Aligned collagen is a prognostic signature for survival in human breast carcinoma.&lt;/IDText&gt;&lt;DisplayText&gt;(4)&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E5129D">
        <w:fldChar w:fldCharType="separate"/>
      </w:r>
      <w:r w:rsidR="00BA246C">
        <w:rPr>
          <w:noProof/>
        </w:rPr>
        <w:t>(4)</w:t>
      </w:r>
      <w:r w:rsidR="00E5129D">
        <w:fldChar w:fldCharType="end"/>
      </w:r>
      <w:r w:rsidR="005C7297">
        <w:t xml:space="preserve"> showed that patterns in SHG im</w:t>
      </w:r>
      <w:r w:rsidR="00243DFD">
        <w:t xml:space="preserve">ages of collagen can </w:t>
      </w:r>
      <w:r w:rsidR="005C7297">
        <w:t xml:space="preserve">predict breast cancer patient outcome. </w:t>
      </w:r>
      <w:proofErr w:type="spellStart"/>
      <w:r w:rsidR="005C7297">
        <w:t>Raub</w:t>
      </w:r>
      <w:proofErr w:type="spellEnd"/>
      <w:r w:rsidR="005C7297">
        <w:t xml:space="preserve"> et. al. </w:t>
      </w:r>
      <w:r w:rsidR="00E5129D">
        <w:fldChar w:fldCharType="begin"/>
      </w:r>
      <w:r w:rsidR="00BA246C">
        <w:instrText xml:space="preserve"> ADDIN EN.CITE &lt;EndNote&gt;&lt;Cite&gt;&lt;Author&gt;Raub&lt;/Author&gt;&lt;Year&gt;2007&lt;/Year&gt;&lt;IDText&gt;Noninvasive assessment of collagen gel microstructure and mechanics using multiphoton microscopy.&lt;/IDText&gt;&lt;DisplayText&gt;(5)&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E5129D">
        <w:fldChar w:fldCharType="separate"/>
      </w:r>
      <w:r w:rsidR="00BA246C">
        <w:rPr>
          <w:noProof/>
        </w:rPr>
        <w:t>(5)</w:t>
      </w:r>
      <w:r w:rsidR="00E5129D">
        <w:fldChar w:fldCharType="end"/>
      </w:r>
      <w:r w:rsidR="00091411">
        <w:t xml:space="preserve"> showed that SHG image characteristics</w:t>
      </w:r>
      <w:r w:rsidR="00243DFD">
        <w:t xml:space="preserve"> can</w:t>
      </w:r>
      <w:r w:rsidR="005C7297">
        <w:t xml:space="preserve"> be used to predict bulk mechanical properties of collagen </w:t>
      </w:r>
      <w:proofErr w:type="spellStart"/>
      <w:r w:rsidR="005C7297">
        <w:t>hydrogels</w:t>
      </w:r>
      <w:proofErr w:type="spellEnd"/>
      <w:r w:rsidR="005C7297">
        <w:t>, a common in-vitro tissue model</w:t>
      </w:r>
      <w:r w:rsidR="00FB1EC1">
        <w:t xml:space="preserve"> for studying cell motility</w:t>
      </w:r>
      <w:r w:rsidR="005C7297">
        <w:t xml:space="preserve">. </w:t>
      </w:r>
      <w:proofErr w:type="spellStart"/>
      <w:r w:rsidR="00091411">
        <w:t>Nadiarnykh</w:t>
      </w:r>
      <w:proofErr w:type="spellEnd"/>
      <w:r w:rsidR="00091411">
        <w:t xml:space="preserve"> et. al. </w:t>
      </w:r>
      <w:r w:rsidR="00E5129D">
        <w:fldChar w:fldCharType="begin"/>
      </w:r>
      <w:r w:rsidR="00BA246C">
        <w:instrText xml:space="preserve"> ADDIN EN.CITE &lt;EndNote&gt;&lt;Cite&gt;&lt;Author&gt;Nadiarnykh&lt;/Author&gt;&lt;Year&gt;2010&lt;/Year&gt;&lt;IDText&gt;Alterations of the extracellular matrix in ovarian cancer studied by Second Harmonic Generation imaging microscopy&lt;/IDText&gt;&lt;DisplayText&gt;(6)&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E5129D">
        <w:fldChar w:fldCharType="separate"/>
      </w:r>
      <w:r w:rsidR="00BA246C">
        <w:rPr>
          <w:noProof/>
        </w:rPr>
        <w:t>(6)</w:t>
      </w:r>
      <w:r w:rsidR="00E5129D">
        <w:fldChar w:fldCharType="end"/>
      </w:r>
      <w:r w:rsidR="00D733F6">
        <w:t xml:space="preserve"> and Watson et. al. </w:t>
      </w:r>
      <w:r w:rsidR="00E5129D">
        <w:fldChar w:fldCharType="begin"/>
      </w:r>
      <w:r w:rsidR="00BA246C">
        <w:instrText xml:space="preserve"> ADDIN EN.CITE &lt;EndNote&gt;&lt;Cite&gt;&lt;Author&gt;Watson&lt;/Author&gt;&lt;Year&gt;2012&lt;/Year&gt;&lt;IDText&gt;Analysis of second-harmonic-generation microscopy in a mouse model of ovarian carcinoma&lt;/IDText&gt;&lt;DisplayText&gt;(7)&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E5129D">
        <w:fldChar w:fldCharType="separate"/>
      </w:r>
      <w:r w:rsidR="00BA246C">
        <w:rPr>
          <w:noProof/>
        </w:rPr>
        <w:t>(7)</w:t>
      </w:r>
      <w:r w:rsidR="00E5129D">
        <w:fldChar w:fldCharType="end"/>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r w:rsidR="008A4D0C">
        <w:t>e</w:t>
      </w:r>
      <w:r w:rsidR="00A27723">
        <w:t>s</w:t>
      </w:r>
      <w:r w:rsidR="008A4D0C">
        <w:t>e types of</w:t>
      </w:r>
      <w:r w:rsidR="00A27723">
        <w:t xml:space="preserve"> research</w:t>
      </w:r>
      <w:r w:rsidR="008A4D0C">
        <w:t xml:space="preserve"> projects</w:t>
      </w:r>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Manual analysis has been attempted</w:t>
      </w:r>
      <w:r w:rsidR="00647418">
        <w:t xml:space="preserve"> (ref </w:t>
      </w:r>
      <w:proofErr w:type="spellStart"/>
      <w:r w:rsidR="00647418">
        <w:t>Provenzano</w:t>
      </w:r>
      <w:proofErr w:type="spellEnd"/>
      <w:r w:rsidR="00647418">
        <w:t>)</w:t>
      </w:r>
      <w:r w:rsidR="00197E23">
        <w:t xml:space="preserve">,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r w:rsidR="008A4D0C">
        <w:t xml:space="preserve">most </w:t>
      </w:r>
      <w:r w:rsidR="00D522DB">
        <w:t xml:space="preserve">useful for </w:t>
      </w:r>
      <w:r w:rsidR="008A4D0C">
        <w:t>a wide variety of biomedical applications</w:t>
      </w:r>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8A4D0C">
        <w:t xml:space="preserve"> This type of detailed</w:t>
      </w:r>
      <w:r w:rsidR="009C7E48">
        <w:t>,</w:t>
      </w:r>
      <w:r w:rsidR="008A4D0C">
        <w:t xml:space="preserve"> high-level fiber information is </w:t>
      </w:r>
      <w:r w:rsidR="00B91D6B">
        <w:t>neces</w:t>
      </w:r>
      <w:r w:rsidR="00647418">
        <w:t>sary for understanding cellular</w:t>
      </w:r>
      <w:r w:rsidR="00B91D6B">
        <w:t xml:space="preserve"> interact</w:t>
      </w:r>
      <w:r w:rsidR="00647418">
        <w:t>ions</w:t>
      </w:r>
      <w:r w:rsidR="00B91D6B">
        <w:t xml:space="preserve"> with individual collagen fibers. </w:t>
      </w:r>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E5129D">
        <w:fldChar w:fldCharType="begin"/>
      </w:r>
      <w:r w:rsidR="00ED6A09">
        <w:instrText xml:space="preserve"> REF _Ref329336640 \h </w:instrText>
      </w:r>
      <w:r w:rsidR="00E5129D">
        <w:fldChar w:fldCharType="separate"/>
      </w:r>
      <w:r w:rsidR="006F0976">
        <w:t xml:space="preserve">Figure </w:t>
      </w:r>
      <w:r w:rsidR="006F0976">
        <w:rPr>
          <w:noProof/>
        </w:rPr>
        <w:t>1</w:t>
      </w:r>
      <w:r w:rsidR="00E5129D">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 w:name="_Ref329336640"/>
      <w:r>
        <w:t xml:space="preserve">Figure </w:t>
      </w:r>
      <w:r w:rsidR="00E5129D">
        <w:fldChar w:fldCharType="begin"/>
      </w:r>
      <w:r w:rsidR="00586826">
        <w:instrText xml:space="preserve"> SEQ Figure \* ARABIC </w:instrText>
      </w:r>
      <w:r w:rsidR="00E5129D">
        <w:fldChar w:fldCharType="separate"/>
      </w:r>
      <w:r w:rsidR="006F0976">
        <w:rPr>
          <w:noProof/>
        </w:rPr>
        <w:t>1</w:t>
      </w:r>
      <w:r w:rsidR="00E5129D">
        <w:rPr>
          <w:noProof/>
        </w:rPr>
        <w:fldChar w:fldCharType="end"/>
      </w:r>
      <w:bookmarkEnd w:id="2"/>
      <w:r>
        <w:t>. Representative collagen patterns observed in human breast cancer tissue sections. Wavy (A) and straight (B). Dense (C) and well defined (D). Thick bundles (E) and thin strands (F). Discontinuous (G) and continuous (H). Crossing (I) and parallel (J). Scale bar = 10 microns.</w:t>
      </w:r>
    </w:p>
    <w:p w:rsidR="00793458" w:rsidRDefault="00217118" w:rsidP="00D87558">
      <w:r>
        <w:t xml:space="preserve">Although computational tools have been developed </w:t>
      </w:r>
      <w:r w:rsidR="009C7E48">
        <w:t>to quantify</w:t>
      </w:r>
      <w:r>
        <w:t xml:space="preserve"> the architecture o</w:t>
      </w:r>
      <w:r w:rsidR="00427190">
        <w:t>f collagen networks in images, there are limited tools that</w:t>
      </w:r>
      <w:r w:rsidR="004D4A95">
        <w:t xml:space="preserve"> have the ability to extract </w:t>
      </w:r>
      <w:r w:rsidR="006B36E5">
        <w:t xml:space="preserve">fiber </w:t>
      </w:r>
      <w:r w:rsidR="00427190">
        <w:t>level</w:t>
      </w:r>
      <w:r w:rsidR="001312C9">
        <w:t xml:space="preserve"> feature</w:t>
      </w:r>
      <w:r w:rsidR="004D4A95">
        <w:t>s</w:t>
      </w:r>
      <w:r w:rsidR="001312C9">
        <w:t xml:space="preserve"> from such a diversity of </w:t>
      </w:r>
      <w:r w:rsidR="00647418">
        <w:t>fiber architectures</w:t>
      </w:r>
      <w:r w:rsidR="001312C9">
        <w:t xml:space="preserve">. </w:t>
      </w:r>
      <w:r w:rsidR="002621A6">
        <w:t>T</w:t>
      </w:r>
      <w:r w:rsidR="00ED6A09">
        <w:t>ransform</w:t>
      </w:r>
      <w:r w:rsidR="00693F73">
        <w:t xml:space="preserve"> or texture</w:t>
      </w:r>
      <w:r w:rsidR="00ED6A09">
        <w:t xml:space="preserve"> based methods</w:t>
      </w:r>
      <w:r w:rsidR="009C7E48">
        <w:t xml:space="preserve"> have been used for collagen analysis</w:t>
      </w:r>
      <w:r w:rsidR="00ED6A09">
        <w:t xml:space="preserve"> such as </w:t>
      </w:r>
      <w:r w:rsidR="009C7E48">
        <w:t xml:space="preserve">the Fourier transform method </w:t>
      </w:r>
      <w:r w:rsidR="00ED6A09">
        <w:t xml:space="preserve">published by </w:t>
      </w:r>
      <w:proofErr w:type="spellStart"/>
      <w:r w:rsidR="00142DAB">
        <w:t>Falzon</w:t>
      </w:r>
      <w:proofErr w:type="spellEnd"/>
      <w:r w:rsidR="009C7E48">
        <w:t xml:space="preserve"> </w:t>
      </w:r>
      <w:r w:rsidR="00E5129D">
        <w:fldChar w:fldCharType="begin"/>
      </w:r>
      <w:r w:rsidR="00BA246C">
        <w:instrText xml:space="preserve"> ADDIN EN.CITE &lt;EndNote&gt;&lt;Cite&gt;&lt;Author&gt;G.&lt;/Author&gt;&lt;Year&gt;2008&lt;/Year&gt;&lt;IDText&gt;Analysis of collagen fibre shape changes in breast cancer&lt;/IDText&gt;&lt;DisplayText&gt;(8)&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E5129D">
        <w:fldChar w:fldCharType="separate"/>
      </w:r>
      <w:r w:rsidR="00BA246C">
        <w:rPr>
          <w:noProof/>
        </w:rPr>
        <w:t>(8)</w:t>
      </w:r>
      <w:r w:rsidR="00E5129D">
        <w:fldChar w:fldCharType="end"/>
      </w:r>
      <w:r w:rsidR="00142DAB">
        <w:t xml:space="preserve">, </w:t>
      </w:r>
      <w:r w:rsidR="009C7E48">
        <w:t xml:space="preserve">the combined Fourier and Hough transform method by </w:t>
      </w:r>
      <w:proofErr w:type="spellStart"/>
      <w:r w:rsidR="00ED6A09">
        <w:t>Bayan</w:t>
      </w:r>
      <w:proofErr w:type="spellEnd"/>
      <w:r w:rsidR="009C7E48">
        <w:t xml:space="preserve"> </w:t>
      </w:r>
      <w:r w:rsidR="00E5129D">
        <w:fldChar w:fldCharType="begin"/>
      </w:r>
      <w:r w:rsidR="00BA246C">
        <w:instrText xml:space="preserve"> ADDIN EN.CITE &lt;EndNote&gt;&lt;Cite&gt;&lt;Author&gt;Bayan&lt;/Author&gt;&lt;Year&gt;2009&lt;/Year&gt;&lt;IDText&gt;Fully automated, quantitative, noninvasive assessment of collagen fiber content and organization in thick collagen gels&lt;/IDText&gt;&lt;DisplayText&gt;(9)&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E5129D">
        <w:fldChar w:fldCharType="separate"/>
      </w:r>
      <w:r w:rsidR="00BA246C">
        <w:rPr>
          <w:noProof/>
        </w:rPr>
        <w:t>(9)</w:t>
      </w:r>
      <w:r w:rsidR="00E5129D">
        <w:fldChar w:fldCharType="end"/>
      </w:r>
      <w:r w:rsidR="009C7E48">
        <w:t xml:space="preserve">, the </w:t>
      </w:r>
      <w:proofErr w:type="spellStart"/>
      <w:r w:rsidR="009C7E48">
        <w:t>Cur</w:t>
      </w:r>
      <w:r w:rsidR="00427190">
        <w:t>velet</w:t>
      </w:r>
      <w:proofErr w:type="spellEnd"/>
      <w:r w:rsidR="00427190">
        <w:t xml:space="preserve"> transform method</w:t>
      </w:r>
      <w:r w:rsidR="009C7E48">
        <w:t xml:space="preserve"> by </w:t>
      </w:r>
      <w:proofErr w:type="spellStart"/>
      <w:r w:rsidR="002621A6">
        <w:t>Pehlke</w:t>
      </w:r>
      <w:proofErr w:type="spellEnd"/>
      <w:r w:rsidR="002621A6">
        <w:t xml:space="preserve"> </w:t>
      </w:r>
      <w:r w:rsidR="00E5129D">
        <w:fldChar w:fldCharType="begin"/>
      </w:r>
      <w:r w:rsidR="00BA246C">
        <w:instrText xml:space="preserve"> ADDIN EN.CITE &lt;EndNote&gt;&lt;Cite&gt;&lt;Author&gt;Pehlke&lt;/Author&gt;&lt;Year&gt;In Press&lt;/Year&gt;&lt;IDText&gt;Quantification of Collagen Architecture using the Curvelet Transform&lt;/IDText&gt;&lt;DisplayText&gt;(10)&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E5129D">
        <w:fldChar w:fldCharType="separate"/>
      </w:r>
      <w:r w:rsidR="00BA246C">
        <w:rPr>
          <w:noProof/>
        </w:rPr>
        <w:t>(10)</w:t>
      </w:r>
      <w:r w:rsidR="00E5129D">
        <w:fldChar w:fldCharType="end"/>
      </w:r>
      <w:r w:rsidR="00111AE8">
        <w:t xml:space="preserve">, the Fourier and fractal based method reported by </w:t>
      </w:r>
      <w:r w:rsidR="002621A6">
        <w:t>Frisch</w:t>
      </w:r>
      <w:r w:rsidR="00111AE8">
        <w:t xml:space="preserve"> </w:t>
      </w:r>
      <w:r w:rsidR="00E5129D">
        <w:fldChar w:fldCharType="begin"/>
      </w:r>
      <w:r w:rsidR="00BA246C">
        <w:instrText xml:space="preserve"> ADDIN EN.CITE &lt;EndNote&gt;&lt;Cite&gt;&lt;Author&gt;Frisch&lt;/Author&gt;&lt;Year&gt;2012&lt;/Year&gt;&lt;IDText&gt;Quantification of collagen organization using fractal dimensions and Fourier transforms&lt;/IDText&gt;&lt;DisplayText&gt;(11)&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E5129D">
        <w:fldChar w:fldCharType="separate"/>
      </w:r>
      <w:r w:rsidR="00BA246C">
        <w:rPr>
          <w:noProof/>
        </w:rPr>
        <w:t>(11)</w:t>
      </w:r>
      <w:r w:rsidR="00E5129D">
        <w:fldChar w:fldCharType="end"/>
      </w:r>
      <w:r w:rsidR="00142DAB">
        <w:t xml:space="preserve">, </w:t>
      </w:r>
      <w:r w:rsidR="00111AE8">
        <w:t xml:space="preserve">the directional gradient technique suggested by </w:t>
      </w:r>
      <w:proofErr w:type="spellStart"/>
      <w:r w:rsidR="00142DAB">
        <w:t>Altendorf</w:t>
      </w:r>
      <w:proofErr w:type="spellEnd"/>
      <w:r w:rsidR="00111AE8">
        <w:t xml:space="preserve"> </w:t>
      </w:r>
      <w:r w:rsidR="00E5129D">
        <w:fldChar w:fldCharType="begin"/>
      </w:r>
      <w:r w:rsidR="00BA246C">
        <w:instrText xml:space="preserve"> ADDIN EN.CITE &lt;EndNote&gt;&lt;Cite&gt;&lt;Author&gt;Altendorf&lt;/Author&gt;&lt;Year&gt;2012&lt;/Year&gt;&lt;IDText&gt;Imaging and 3D morphological analysis of collagen fibrils&lt;/IDText&gt;&lt;DisplayText&gt;(12)&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E5129D">
        <w:fldChar w:fldCharType="separate"/>
      </w:r>
      <w:r w:rsidR="00BA246C">
        <w:rPr>
          <w:noProof/>
        </w:rPr>
        <w:t>(12)</w:t>
      </w:r>
      <w:r w:rsidR="00E5129D">
        <w:fldChar w:fldCharType="end"/>
      </w:r>
      <w:r w:rsidR="00693F73" w:rsidRPr="00693F73">
        <w:t xml:space="preserve"> </w:t>
      </w:r>
      <w:r w:rsidR="00693F73">
        <w:t xml:space="preserve">, </w:t>
      </w:r>
      <w:r w:rsidR="00111AE8">
        <w:t>and the grey level co-</w:t>
      </w:r>
      <w:proofErr w:type="spellStart"/>
      <w:r w:rsidR="00111AE8">
        <w:t>occurence</w:t>
      </w:r>
      <w:proofErr w:type="spellEnd"/>
      <w:r w:rsidR="00111AE8">
        <w:t xml:space="preserve"> method published by </w:t>
      </w:r>
      <w:proofErr w:type="spellStart"/>
      <w:r w:rsidR="00111AE8">
        <w:t>Hu</w:t>
      </w:r>
      <w:proofErr w:type="spellEnd"/>
      <w:r w:rsidR="00111AE8">
        <w:t xml:space="preserve"> </w:t>
      </w:r>
      <w:r w:rsidR="00E5129D">
        <w:fldChar w:fldCharType="begin"/>
      </w:r>
      <w:r w:rsidR="00BA246C">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3)&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E5129D">
        <w:fldChar w:fldCharType="separate"/>
      </w:r>
      <w:r w:rsidR="00BA246C">
        <w:rPr>
          <w:noProof/>
        </w:rPr>
        <w:t>(13)</w:t>
      </w:r>
      <w:r w:rsidR="00E5129D">
        <w:fldChar w:fldCharType="end"/>
      </w:r>
      <w:r w:rsidR="00111AE8">
        <w:t xml:space="preserve">. These techniques </w:t>
      </w:r>
      <w:r w:rsidR="002621A6">
        <w:t>can handle a wide</w:t>
      </w:r>
      <w:r w:rsidR="00ED6A09">
        <w:t xml:space="preserve"> diversity of images, however lack the ability to extract </w:t>
      </w:r>
      <w:r w:rsidR="00142DAB">
        <w:t xml:space="preserve">significant </w:t>
      </w:r>
      <w:r w:rsidR="00E33E32">
        <w:t>high-level</w:t>
      </w:r>
      <w:r w:rsidR="00ED6A09">
        <w:t xml:space="preserve"> fiber based information.</w:t>
      </w:r>
      <w:r w:rsidR="004D4A95">
        <w:t xml:space="preserve"> For example,</w:t>
      </w:r>
      <w:r w:rsidR="004D4A95" w:rsidRPr="00051A7F">
        <w:t xml:space="preserve"> </w:t>
      </w:r>
      <w:r w:rsidR="004D4A95" w:rsidRPr="00051A7F">
        <w:lastRenderedPageBreak/>
        <w:t>transform</w:t>
      </w:r>
      <w:r w:rsidR="004D4A95">
        <w:t xml:space="preserve"> based methods 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2B3528">
        <w:t>fibers, features that may help to classify patients into high and low risk groups for ovarian cancer</w:t>
      </w:r>
      <w:r w:rsidR="00647418">
        <w:t xml:space="preserve"> (</w:t>
      </w:r>
      <w:proofErr w:type="spellStart"/>
      <w:r w:rsidR="00647418">
        <w:t>Campagnola</w:t>
      </w:r>
      <w:proofErr w:type="spellEnd"/>
      <w:r w:rsidR="00647418">
        <w:t xml:space="preserve"> ref)</w:t>
      </w:r>
      <w:r w:rsidR="002B3528">
        <w:t>.</w:t>
      </w:r>
      <w:r w:rsidR="00B91D6B">
        <w:t xml:space="preserve"> </w:t>
      </w:r>
      <w:r w:rsidR="002B3528">
        <w:t xml:space="preserve">In addition, angle distributions generated by these </w:t>
      </w:r>
      <w:r w:rsidR="00931928">
        <w:t>low-level</w:t>
      </w:r>
      <w:r w:rsidR="002B3528">
        <w:t xml:space="preserve"> algorithms would generally produce bias toward longer</w:t>
      </w:r>
      <w:r w:rsidR="00647418">
        <w:t xml:space="preserve"> and potentially thicker or</w:t>
      </w:r>
      <w:r w:rsidR="006772DB">
        <w:t xml:space="preserve"> brighter</w:t>
      </w:r>
      <w:r w:rsidR="002B3528">
        <w:t xml:space="preserve"> fibers. This final point is of particular importance </w:t>
      </w:r>
      <w:r w:rsidR="00647418">
        <w:t xml:space="preserve">to </w:t>
      </w:r>
      <w:r w:rsidR="002B3528">
        <w:t>our group and others</w:t>
      </w:r>
      <w:r w:rsidR="00647418">
        <w:t xml:space="preserve"> who</w:t>
      </w:r>
      <w:r w:rsidR="002B3528">
        <w:t xml:space="preserve"> have hypothesized that fiber angle distribution may help predict </w:t>
      </w:r>
      <w:r w:rsidR="006772DB">
        <w:t>metastatic potential of</w:t>
      </w:r>
      <w:r w:rsidR="00647418">
        <w:t xml:space="preserve"> </w:t>
      </w:r>
      <w:r w:rsidR="002B3528">
        <w:t>cancer</w:t>
      </w:r>
      <w:r w:rsidR="006772DB">
        <w:t xml:space="preserve"> cells</w:t>
      </w:r>
      <w:r w:rsidR="00647418">
        <w:t xml:space="preserve"> (ref </w:t>
      </w:r>
      <w:proofErr w:type="spellStart"/>
      <w:r w:rsidR="00647418">
        <w:t>Provenz</w:t>
      </w:r>
      <w:proofErr w:type="spellEnd"/>
      <w:r w:rsidR="00647418">
        <w:t xml:space="preserve">, </w:t>
      </w:r>
      <w:proofErr w:type="spellStart"/>
      <w:r w:rsidR="00647418">
        <w:t>riching</w:t>
      </w:r>
      <w:proofErr w:type="spellEnd"/>
      <w:r w:rsidR="00647418">
        <w:t xml:space="preserve">, </w:t>
      </w:r>
      <w:proofErr w:type="spellStart"/>
      <w:r w:rsidR="00647418">
        <w:t>conklin</w:t>
      </w:r>
      <w:proofErr w:type="spellEnd"/>
      <w:r w:rsidR="00647418">
        <w:t xml:space="preserve">, </w:t>
      </w:r>
      <w:proofErr w:type="spellStart"/>
      <w:r w:rsidR="00647418">
        <w:t>condelis</w:t>
      </w:r>
      <w:proofErr w:type="spellEnd"/>
      <w:r w:rsidR="00647418">
        <w:t>, anyone else with similar hypothesis)</w:t>
      </w:r>
      <w:r w:rsidR="002B3528">
        <w:t>.</w:t>
      </w:r>
      <w:r w:rsidR="006033E3">
        <w:t xml:space="preserve"> </w:t>
      </w:r>
      <w:r w:rsidR="006772DB">
        <w:t xml:space="preserve">This biological hypothesis and the desire to produce highly accurate angle distributions motivates the work reported here. </w:t>
      </w:r>
      <w:r w:rsidR="006033E3">
        <w:t>(</w:t>
      </w:r>
      <w:r w:rsidR="006033E3" w:rsidRPr="006033E3">
        <w:rPr>
          <w:highlight w:val="yellow"/>
        </w:rPr>
        <w:t xml:space="preserve">How do these limitations really limit the important biological questions, how does having this information really help with the important biological problem, fiber segment </w:t>
      </w:r>
      <w:proofErr w:type="spellStart"/>
      <w:r w:rsidR="006033E3" w:rsidRPr="006033E3">
        <w:rPr>
          <w:highlight w:val="yellow"/>
        </w:rPr>
        <w:t>vs</w:t>
      </w:r>
      <w:proofErr w:type="spellEnd"/>
      <w:r w:rsidR="006033E3" w:rsidRPr="006033E3">
        <w:rPr>
          <w:highlight w:val="yellow"/>
        </w:rPr>
        <w:t xml:space="preserve"> fiber angle distribution, identifying difference between curved and straight fibers, why is this important</w:t>
      </w:r>
      <w:r w:rsidR="006033E3">
        <w:t>, stress importance of the high level information)</w:t>
      </w:r>
      <w:r w:rsidR="004D4A95" w:rsidRPr="00051A7F">
        <w:t xml:space="preserve"> </w:t>
      </w:r>
    </w:p>
    <w:p w:rsidR="002F4DC5" w:rsidRDefault="00647418" w:rsidP="00D87558">
      <w:r>
        <w:t xml:space="preserve">As opposed to </w:t>
      </w:r>
      <w:r w:rsidR="00931928">
        <w:t>these low-</w:t>
      </w:r>
      <w:r>
        <w:t xml:space="preserve">level </w:t>
      </w:r>
      <w:r w:rsidR="00931928">
        <w:t xml:space="preserve">image analysis </w:t>
      </w:r>
      <w:r>
        <w:t>algorithms</w:t>
      </w:r>
      <w:r w:rsidR="00C05123">
        <w:t>, f</w:t>
      </w:r>
      <w:r w:rsidR="00ED6A09">
        <w:t>iber tracking and extraction methods</w:t>
      </w:r>
      <w:r w:rsidR="00111AE8">
        <w:t xml:space="preserve">, </w:t>
      </w:r>
      <w:r w:rsidR="00ED6A09">
        <w:t>such as those published by Wu</w:t>
      </w:r>
      <w:r w:rsidR="00111AE8">
        <w:t xml:space="preserve"> </w:t>
      </w:r>
      <w:r w:rsidR="00E5129D">
        <w:fldChar w:fldCharType="begin">
          <w:fldData xml:space="preserve">PEVuZE5vdGU+PENpdGU+PEF1dGhvcj5XdTwvQXV0aG9yPjxZZWFyPjIwMDM8L1llYXI+PElEVGV4
dD5BbmFseXNpcyBvZiBvcmllbnRhdGlvbnMgb2YgY29sbGFnZW4gZmliZXJzIGJ5IG5vdmVsIGZp
YmVyLXRyYWNraW5nIHNvZnR3YXJlLjwvSURUZXh0PjxEaXNwbGF5VGV4dD4oMTQsIDE1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BA246C">
        <w:instrText xml:space="preserve"> ADDIN EN.CITE </w:instrText>
      </w:r>
      <w:r w:rsidR="00E5129D">
        <w:fldChar w:fldCharType="begin">
          <w:fldData xml:space="preserve">PEVuZE5vdGU+PENpdGU+PEF1dGhvcj5XdTwvQXV0aG9yPjxZZWFyPjIwMDM8L1llYXI+PElEVGV4
dD5BbmFseXNpcyBvZiBvcmllbnRhdGlvbnMgb2YgY29sbGFnZW4gZmliZXJzIGJ5IG5vdmVsIGZp
YmVyLXRyYWNraW5nIHNvZnR3YXJlLjwvSURUZXh0PjxEaXNwbGF5VGV4dD4oMTQsIDE1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BA246C">
        <w:instrText xml:space="preserve"> ADDIN EN.CITE.DATA </w:instrText>
      </w:r>
      <w:r w:rsidR="00E5129D">
        <w:fldChar w:fldCharType="end"/>
      </w:r>
      <w:r w:rsidR="00E5129D">
        <w:fldChar w:fldCharType="separate"/>
      </w:r>
      <w:r w:rsidR="00BA246C">
        <w:rPr>
          <w:noProof/>
        </w:rPr>
        <w:t>(14, 15)</w:t>
      </w:r>
      <w:r w:rsidR="00E5129D">
        <w:fldChar w:fldCharType="end"/>
      </w:r>
      <w:r w:rsidR="00ED6A09">
        <w:t xml:space="preserve"> and Stein</w:t>
      </w:r>
      <w:r w:rsidR="00E5129D">
        <w:fldChar w:fldCharType="begin"/>
      </w:r>
      <w:r w:rsidR="00BA246C">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E5129D">
        <w:fldChar w:fldCharType="separate"/>
      </w:r>
      <w:r w:rsidR="00BA246C">
        <w:rPr>
          <w:noProof/>
        </w:rPr>
        <w:t>(16)</w:t>
      </w:r>
      <w:r w:rsidR="00E5129D">
        <w:fldChar w:fldCharType="end"/>
      </w:r>
      <w:r>
        <w:t>,</w:t>
      </w:r>
      <w:r w:rsidR="00ED6A09">
        <w:t xml:space="preserve"> </w:t>
      </w:r>
      <w:r w:rsidR="0076794C">
        <w:t xml:space="preserve">have been </w:t>
      </w:r>
      <w:r w:rsidR="000151CD">
        <w:t>developed</w:t>
      </w:r>
      <w:r w:rsidR="0076794C">
        <w:t xml:space="preserve"> to</w:t>
      </w:r>
      <w:r w:rsidR="00ED6A09">
        <w:t xml:space="preserve"> extract </w:t>
      </w:r>
      <w:r w:rsidR="00E33E32">
        <w:t>high-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E33E32">
        <w:t>high-level</w:t>
      </w:r>
      <w:r w:rsidR="000151CD">
        <w:t xml:space="preserve"> parameters such as</w:t>
      </w:r>
      <w:r w:rsidR="00C05123">
        <w:t xml:space="preserve"> fiber length</w:t>
      </w:r>
      <w:r w:rsidR="006772DB">
        <w:t>, number</w:t>
      </w:r>
      <w:r w:rsidR="00C05123">
        <w:t xml:space="preserve">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E5129D">
        <w:fldChar w:fldCharType="begin"/>
      </w:r>
      <w:r w:rsidR="00BF4D89">
        <w:instrText xml:space="preserve"> REF _Ref335052891 \h </w:instrText>
      </w:r>
      <w:r w:rsidR="00E5129D">
        <w:fldChar w:fldCharType="separate"/>
      </w:r>
      <w:r w:rsidR="006F0976">
        <w:t xml:space="preserve">Figure </w:t>
      </w:r>
      <w:r w:rsidR="006F0976">
        <w:rPr>
          <w:noProof/>
        </w:rPr>
        <w:t>2</w:t>
      </w:r>
      <w:r w:rsidR="00E5129D">
        <w:fldChar w:fldCharType="end"/>
      </w:r>
      <w:r w:rsidR="005358F3">
        <w:t>A. W</w:t>
      </w:r>
      <w:r w:rsidR="00BF4D89">
        <w:t xml:space="preserve">ithout preprocessing, t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w:t>
      </w:r>
      <w:r w:rsidR="00E5129D">
        <w:fldChar w:fldCharType="begin"/>
      </w:r>
      <w:r w:rsidR="00BA246C">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E5129D">
        <w:fldChar w:fldCharType="separate"/>
      </w:r>
      <w:r w:rsidR="00BA246C">
        <w:rPr>
          <w:noProof/>
        </w:rPr>
        <w:t>(16)</w:t>
      </w:r>
      <w:r w:rsidR="00E5129D">
        <w:fldChar w:fldCharType="end"/>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E5129D">
        <w:fldChar w:fldCharType="begin"/>
      </w:r>
      <w:r w:rsidR="0078234A">
        <w:instrText xml:space="preserve"> REF _Ref335052891 \h </w:instrText>
      </w:r>
      <w:r w:rsidR="00E5129D">
        <w:fldChar w:fldCharType="separate"/>
      </w:r>
      <w:r w:rsidR="006F0976">
        <w:t xml:space="preserve">Figure </w:t>
      </w:r>
      <w:r w:rsidR="006F0976">
        <w:rPr>
          <w:noProof/>
        </w:rPr>
        <w:t>2</w:t>
      </w:r>
      <w:r w:rsidR="00E5129D">
        <w:fldChar w:fldCharType="end"/>
      </w:r>
      <w:r w:rsidR="0078234A">
        <w:t>D</w:t>
      </w:r>
      <w:r w:rsidR="00BF4D89">
        <w:t>,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r w:rsidR="006772DB">
        <w:t xml:space="preserve"> Improved fiber extractions will</w:t>
      </w:r>
      <w:r w:rsidR="00FA5040">
        <w:t xml:space="preserve"> produce</w:t>
      </w:r>
      <w:r w:rsidR="006772DB">
        <w:t xml:space="preserve"> more accurate fiber angle </w:t>
      </w:r>
      <w:r w:rsidR="006772DB">
        <w:lastRenderedPageBreak/>
        <w:t xml:space="preserve">distributions, </w:t>
      </w:r>
      <w:r w:rsidR="00FA5040">
        <w:t xml:space="preserve">thus </w:t>
      </w:r>
      <w:r w:rsidR="006772DB">
        <w:t>allowing for increased sensitivity</w:t>
      </w:r>
      <w:r w:rsidR="00FA5040">
        <w:t xml:space="preserve"> to detect collagen alignment changes related to cancer progression</w:t>
      </w:r>
      <w:r w:rsidR="006772DB">
        <w:t>.</w:t>
      </w:r>
    </w:p>
    <w:p w:rsidR="00C32047" w:rsidRDefault="00C32047" w:rsidP="00930BF9">
      <w:pPr>
        <w:keepNext/>
        <w:jc w:val="center"/>
      </w:pPr>
      <w:r>
        <w:rPr>
          <w:noProof/>
          <w:lang w:bidi="ar-SA"/>
        </w:rPr>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3" w:name="_Ref335052891"/>
      <w:r>
        <w:t xml:space="preserve">Figure </w:t>
      </w:r>
      <w:r w:rsidR="00E5129D">
        <w:fldChar w:fldCharType="begin"/>
      </w:r>
      <w:r w:rsidR="00586826">
        <w:instrText xml:space="preserve"> SEQ Figure \* ARABIC </w:instrText>
      </w:r>
      <w:r w:rsidR="00E5129D">
        <w:fldChar w:fldCharType="separate"/>
      </w:r>
      <w:r w:rsidR="006F0976">
        <w:rPr>
          <w:noProof/>
        </w:rPr>
        <w:t>2</w:t>
      </w:r>
      <w:r w:rsidR="00E5129D">
        <w:rPr>
          <w:noProof/>
        </w:rPr>
        <w:fldChar w:fldCharType="end"/>
      </w:r>
      <w:bookmarkEnd w:id="3"/>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3738C3" w:rsidP="00D87558">
      <w:r>
        <w:t>In this paper, we</w:t>
      </w:r>
      <w:r w:rsidR="00BF4D89">
        <w:t xml:space="preserve"> compare</w:t>
      </w:r>
      <w:r w:rsidR="009E4E68">
        <w:t xml:space="preserve"> four</w:t>
      </w:r>
      <w:r w:rsidR="00BF4D89">
        <w:t xml:space="preserve"> image</w:t>
      </w:r>
      <w:r>
        <w:t xml:space="preserve"> </w:t>
      </w:r>
      <w:r w:rsidR="00BF4D89">
        <w:t>preprocessing techniques</w:t>
      </w:r>
      <w:r>
        <w:t xml:space="preserve"> </w:t>
      </w:r>
      <w:r w:rsidR="009E4E68">
        <w:t xml:space="preserve">with the ultimate goal of improving the accuracy of </w:t>
      </w:r>
      <w:r w:rsidR="00E33E32">
        <w:t>high-level</w:t>
      </w:r>
      <w:r w:rsidR="009E4E68">
        <w:t xml:space="preserve"> fiber extraction</w:t>
      </w:r>
      <w:r w:rsidR="00BF4D89">
        <w:t xml:space="preserve"> with an algorithm such as FIRE.</w:t>
      </w:r>
      <w:r>
        <w:t xml:space="preserve"> </w:t>
      </w:r>
      <w:r w:rsidR="00BF4D89">
        <w:t xml:space="preserve"> </w:t>
      </w:r>
      <w:r w:rsidR="009E4E68">
        <w:t xml:space="preserve">The preprocessing techniques we compare are the simple Gaussian filter, the </w:t>
      </w:r>
      <w:r w:rsidR="00A5153A">
        <w:t>SPIRAL-</w:t>
      </w:r>
      <w:r w:rsidR="00DB2844">
        <w:t>TV</w:t>
      </w:r>
      <w:r w:rsidR="009E4E68">
        <w:t xml:space="preserve"> filter </w:t>
      </w:r>
      <w:r w:rsidR="00E5129D">
        <w:fldChar w:fldCharType="begin"/>
      </w:r>
      <w:r w:rsidR="00BA246C">
        <w:instrText xml:space="preserve"> ADDIN EN.CITE &lt;EndNote&gt;&lt;Cite&gt;&lt;Author&gt;Harmany&lt;/Author&gt;&lt;Year&gt;2012&lt;/Year&gt;&lt;IDText&gt;This is SPIRAL-TAP: Sparse Poisson Intensity Reconstruction ALgorithms-Theory and Practice&lt;/IDText&gt;&lt;DisplayText&gt;(17)&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E5129D">
        <w:fldChar w:fldCharType="separate"/>
      </w:r>
      <w:r w:rsidR="00BA246C">
        <w:rPr>
          <w:noProof/>
        </w:rPr>
        <w:t>(17)</w:t>
      </w:r>
      <w:r w:rsidR="00E5129D">
        <w:fldChar w:fldCharType="end"/>
      </w:r>
      <w:r w:rsidR="009E4E68">
        <w:t xml:space="preserve">, the </w:t>
      </w:r>
      <w:proofErr w:type="spellStart"/>
      <w:r w:rsidR="009E4E68">
        <w:t>tubeness</w:t>
      </w:r>
      <w:proofErr w:type="spellEnd"/>
      <w:r w:rsidR="009E4E68">
        <w:t xml:space="preserve"> filter </w:t>
      </w:r>
      <w:r w:rsidR="00E5129D">
        <w:fldChar w:fldCharType="begin"/>
      </w:r>
      <w:r w:rsidR="00BA246C">
        <w:instrText xml:space="preserve"> ADDIN EN.CITE &lt;EndNote&gt;&lt;Cite&gt;&lt;Author&gt;Sato&lt;/Author&gt;&lt;Year&gt;1998&lt;/Year&gt;&lt;IDText&gt;Three-dimensional multi-scale line filter for segmentation and visualization of curvilinear structures in medical images&lt;/IDText&gt;&lt;DisplayText&gt;(18)&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E5129D">
        <w:fldChar w:fldCharType="separate"/>
      </w:r>
      <w:r w:rsidR="00BA246C">
        <w:rPr>
          <w:noProof/>
        </w:rPr>
        <w:t>(18)</w:t>
      </w:r>
      <w:r w:rsidR="00E5129D">
        <w:fldChar w:fldCharType="end"/>
      </w:r>
      <w:r w:rsidR="009E4E68">
        <w:t xml:space="preserve">, and a </w:t>
      </w:r>
      <w:proofErr w:type="spellStart"/>
      <w:r w:rsidR="009E4E68">
        <w:t>curvelet</w:t>
      </w:r>
      <w:proofErr w:type="spellEnd"/>
      <w:r w:rsidR="009E4E68">
        <w:t xml:space="preserve"> transform</w:t>
      </w:r>
      <w:r w:rsidR="004802A1">
        <w:t xml:space="preserve"> based</w:t>
      </w:r>
      <w:r w:rsidR="009E4E68">
        <w:t xml:space="preserve"> </w:t>
      </w:r>
      <w:proofErr w:type="spellStart"/>
      <w:r w:rsidR="009E4E68">
        <w:t>denoising</w:t>
      </w:r>
      <w:proofErr w:type="spellEnd"/>
      <w:r w:rsidR="009E4E68">
        <w:t xml:space="preserve"> filter </w:t>
      </w:r>
      <w:r w:rsidR="00E5129D">
        <w:fldChar w:fldCharType="begin"/>
      </w:r>
      <w:r w:rsidR="00BA246C">
        <w:instrText xml:space="preserve"> ADDIN EN.CITE &lt;EndNote&gt;&lt;Cite&gt;&lt;Author&gt;Starck&lt;/Author&gt;&lt;Year&gt;2002&lt;/Year&gt;&lt;IDText&gt;The curvelet transform for image denoising.&lt;/IDText&gt;&lt;DisplayText&gt;(19, 20)&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E5129D">
        <w:fldChar w:fldCharType="separate"/>
      </w:r>
      <w:r w:rsidR="00BA246C">
        <w:rPr>
          <w:noProof/>
        </w:rPr>
        <w:t>(19, 20)</w:t>
      </w:r>
      <w:r w:rsidR="00E5129D">
        <w:fldChar w:fldCharType="end"/>
      </w:r>
      <w:r w:rsidR="009E4E68">
        <w:t>.</w:t>
      </w:r>
      <w:r w:rsidR="00B91D6B">
        <w:t xml:space="preserve"> Other than the Gaussian filter, these filters wer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in-vitro collagen gel networks and its availability </w:t>
      </w:r>
      <w:r w:rsidR="00E5129D">
        <w:fldChar w:fldCharType="begin"/>
      </w:r>
      <w:r w:rsidR="00BA246C">
        <w:instrText xml:space="preserve"> ADDIN EN.CITE &lt;EndNote&gt;&lt;Cite&gt;&lt;Author&gt;Andrew&lt;/Author&gt;&lt;Year&gt;2008&lt;/Year&gt;&lt;IDText&gt;FIRE FIbeR Extraction&lt;/IDText&gt;&lt;DisplayText&gt;(21)&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E5129D">
        <w:fldChar w:fldCharType="separate"/>
      </w:r>
      <w:r w:rsidR="00BA246C">
        <w:rPr>
          <w:noProof/>
        </w:rPr>
        <w:t>(21)</w:t>
      </w:r>
      <w:r w:rsidR="00E5129D">
        <w:fldChar w:fldCharType="end"/>
      </w:r>
      <w:r w:rsidR="00CC4546">
        <w:t xml:space="preserve">, however, other fiber extraction tools may be substituted for the FIRE algorithm. We have focused our analysis on 2D images, since standard SHG microscopy has difficulty detecting axially aligned fibers </w:t>
      </w:r>
      <w:r w:rsidR="00E5129D">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IsIDIz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BA246C">
        <w:instrText xml:space="preserve"> ADDIN EN.CITE </w:instrText>
      </w:r>
      <w:r w:rsidR="00E5129D">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IsIDIz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BA246C">
        <w:instrText xml:space="preserve"> ADDIN EN.CITE.DATA </w:instrText>
      </w:r>
      <w:r w:rsidR="00E5129D">
        <w:fldChar w:fldCharType="end"/>
      </w:r>
      <w:r w:rsidR="00E5129D">
        <w:fldChar w:fldCharType="separate"/>
      </w:r>
      <w:r w:rsidR="00BA246C">
        <w:rPr>
          <w:noProof/>
        </w:rPr>
        <w:t>(22, 23)</w:t>
      </w:r>
      <w:r w:rsidR="00E5129D">
        <w:fldChar w:fldCharType="end"/>
      </w:r>
      <w:r w:rsidR="00CC4546">
        <w:t xml:space="preserve">, however our </w:t>
      </w:r>
      <w:r w:rsidR="007D2CC9">
        <w:t>methods may be naturally extended to 3D without significant alteration.</w:t>
      </w:r>
      <w:r w:rsidR="00CC4546">
        <w:t xml:space="preserve"> </w:t>
      </w:r>
      <w:r w:rsidR="00D522DB">
        <w:t xml:space="preserve">We demonstrate here that </w:t>
      </w:r>
      <w:r w:rsidR="00D522DB">
        <w:lastRenderedPageBreak/>
        <w:t>the application</w:t>
      </w:r>
      <w:r w:rsidR="007C2E02">
        <w:t xml:space="preserve"> of</w:t>
      </w:r>
      <w:r w:rsidR="00D522DB">
        <w:t xml:space="preserve"> </w:t>
      </w:r>
      <w:proofErr w:type="spellStart"/>
      <w:r w:rsidR="00D522DB">
        <w:t>curvelet</w:t>
      </w:r>
      <w:proofErr w:type="spellEnd"/>
      <w:r w:rsidR="00D522DB">
        <w:t xml:space="preserve"> transform</w:t>
      </w:r>
      <w:r w:rsidR="009E4E68">
        <w:t xml:space="preserve"> </w:t>
      </w:r>
      <w:proofErr w:type="spellStart"/>
      <w:r w:rsidR="009E4E68">
        <w:t>denoising</w:t>
      </w:r>
      <w:proofErr w:type="spellEnd"/>
      <w:r w:rsidR="00D522DB">
        <w:t xml:space="preserve"> as a preprocessing step for FIRE fiber extraction, </w:t>
      </w:r>
      <w:r w:rsidR="009E4E68">
        <w:t xml:space="preserve">a process we call CT-FIRE, </w:t>
      </w:r>
      <w:r w:rsidR="00D522DB">
        <w:t>performs more accurate fiber segmentations</w:t>
      </w:r>
      <w:r w:rsidR="004F1278">
        <w:t>, compared to human segmentations,</w:t>
      </w:r>
      <w:r w:rsidR="00D522DB">
        <w:t xml:space="preserve"> than </w:t>
      </w:r>
      <w:r w:rsidR="009E4E68">
        <w:t>the other techniques we investigated</w:t>
      </w:r>
      <w:r w:rsidR="006D2CA5">
        <w:t xml:space="preserve"> in a variety of collagen images of </w:t>
      </w:r>
      <w:r w:rsidR="007C2E02">
        <w:t xml:space="preserve">human </w:t>
      </w:r>
      <w:r w:rsidR="006D2CA5">
        <w:t>breast</w:t>
      </w:r>
      <w:r w:rsidR="007C2E02">
        <w:t xml:space="preserve"> and mouse mammary</w:t>
      </w:r>
      <w:r w:rsidR="006D2CA5">
        <w:t xml:space="preserve"> tissue. We</w:t>
      </w:r>
      <w:r w:rsidR="00D522DB">
        <w:t xml:space="preserve"> then show that </w:t>
      </w:r>
      <w:r w:rsidR="006D2CA5">
        <w:t>CT-FIRE accurately extracts fiber information from a collection of synthetic test images where the true segmentation is well-defined.</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how each image was manually segmented, how the image 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0A4305" w:rsidRDefault="000A4305" w:rsidP="000A4305">
      <w:pPr>
        <w:pStyle w:val="Heading1"/>
      </w:pPr>
      <w:bookmarkStart w:id="4" w:name="_Toc338676508"/>
      <w:r>
        <w:t>Methods</w:t>
      </w:r>
      <w:bookmarkEnd w:id="4"/>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algorithm</w:t>
      </w:r>
      <w:r w:rsidR="00EE75B0">
        <w:t xml:space="preserve"> </w:t>
      </w:r>
      <w:r w:rsidR="00D51154">
        <w:t>can be found in reference</w:t>
      </w:r>
      <w:r>
        <w:t xml:space="preserve"> </w:t>
      </w:r>
      <w:r w:rsidR="00E5129D">
        <w:fldChar w:fldCharType="begin"/>
      </w:r>
      <w:r w:rsidR="00BA246C">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E5129D">
        <w:fldChar w:fldCharType="separate"/>
      </w:r>
      <w:r w:rsidR="00BA246C">
        <w:rPr>
          <w:noProof/>
        </w:rPr>
        <w:t>(16)</w:t>
      </w:r>
      <w:r w:rsidR="00E5129D">
        <w:fldChar w:fldCharType="end"/>
      </w:r>
      <w:r>
        <w:t>.</w:t>
      </w:r>
    </w:p>
    <w:p w:rsidR="007C2E02" w:rsidRDefault="007C2E02" w:rsidP="007C2E02">
      <w:pPr>
        <w:pStyle w:val="Heading2"/>
      </w:pPr>
      <w:bookmarkStart w:id="5" w:name="_Toc338676509"/>
      <w:r>
        <w:t>FIRE Algorithm</w:t>
      </w:r>
      <w:bookmarkEnd w:id="5"/>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 xml:space="preserve">stance from </w:t>
      </w:r>
      <w:r w:rsidR="00DB2844">
        <w:t>each</w:t>
      </w:r>
      <w:r w:rsidR="005358F3">
        <w:t xml:space="preserv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lastRenderedPageBreak/>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eb  </w:t>
      </w:r>
      <w:r w:rsidR="00E5129D">
        <w:fldChar w:fldCharType="begin"/>
      </w:r>
      <w:r w:rsidR="00BA246C">
        <w:instrText xml:space="preserve"> ADDIN EN.CITE &lt;EndNote&gt;&lt;Cite&gt;&lt;Author&gt;Andrew&lt;/Author&gt;&lt;Year&gt;2008&lt;/Year&gt;&lt;IDText&gt;FIRE FIbeR Extraction&lt;/IDText&gt;&lt;DisplayText&gt;(21)&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E5129D">
        <w:fldChar w:fldCharType="separate"/>
      </w:r>
      <w:r w:rsidR="00BA246C">
        <w:rPr>
          <w:noProof/>
        </w:rPr>
        <w:t>(21)</w:t>
      </w:r>
      <w:r w:rsidR="00E5129D">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in-vitro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rsidR="00DB2844">
        <w:t xml:space="preserve"> the</w:t>
      </w:r>
      <w:r>
        <w:t xml:space="preserve"> threshold used for creating the initial binary image. This threshold was hand optimized to produce the highest quality fiber extractions across all test cases</w:t>
      </w:r>
      <w:r w:rsidR="00DB2844">
        <w:t xml:space="preserve"> for each algorithm</w:t>
      </w:r>
      <w:r>
        <w:t>.</w:t>
      </w:r>
    </w:p>
    <w:p w:rsidR="00222BD7" w:rsidRDefault="00222BD7" w:rsidP="007E7905">
      <w:pPr>
        <w:pStyle w:val="Heading2"/>
      </w:pPr>
      <w:bookmarkStart w:id="6" w:name="_Toc338676510"/>
      <w:r>
        <w:t>Preprocessing Algorithms</w:t>
      </w:r>
      <w:bookmarkEnd w:id="6"/>
    </w:p>
    <w:p w:rsid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r w:rsidR="00AD19D5">
        <w:t xml:space="preserve"> Each filter was optimized in a manner described by the block diagram in </w:t>
      </w:r>
      <w:r w:rsidR="00E5129D">
        <w:fldChar w:fldCharType="begin"/>
      </w:r>
      <w:r w:rsidR="00AD19D5">
        <w:instrText xml:space="preserve"> REF _Ref338674435 \h </w:instrText>
      </w:r>
      <w:r w:rsidR="00E5129D">
        <w:fldChar w:fldCharType="separate"/>
      </w:r>
      <w:r w:rsidR="006F0976">
        <w:t xml:space="preserve">Figure </w:t>
      </w:r>
      <w:r w:rsidR="006F0976">
        <w:rPr>
          <w:noProof/>
        </w:rPr>
        <w:t>3</w:t>
      </w:r>
      <w:r w:rsidR="00E5129D">
        <w:fldChar w:fldCharType="end"/>
      </w:r>
      <w:r w:rsidR="00AD19D5">
        <w:t>. The normalization parameters used in each filter are described in the following sections.</w:t>
      </w:r>
    </w:p>
    <w:p w:rsidR="004B733B" w:rsidRDefault="004B733B" w:rsidP="004B733B">
      <w:pPr>
        <w:keepNext/>
      </w:pPr>
      <w:r>
        <w:rPr>
          <w:noProof/>
          <w:lang w:bidi="ar-SA"/>
        </w:rPr>
        <w:drawing>
          <wp:inline distT="0" distB="0" distL="0" distR="0">
            <wp:extent cx="5943211" cy="1315616"/>
            <wp:effectExtent l="19050" t="0" r="389" b="0"/>
            <wp:docPr id="8" name="Picture 4" descr="PreprocOutputCompare_blck_di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OutputCompare_blck_diag.png"/>
                    <pic:cNvPicPr/>
                  </pic:nvPicPr>
                  <pic:blipFill>
                    <a:blip r:embed="rId8" cstate="print"/>
                    <a:srcRect t="30126" b="40376"/>
                    <a:stretch>
                      <a:fillRect/>
                    </a:stretch>
                  </pic:blipFill>
                  <pic:spPr>
                    <a:xfrm>
                      <a:off x="0" y="0"/>
                      <a:ext cx="5943211" cy="1315616"/>
                    </a:xfrm>
                    <a:prstGeom prst="rect">
                      <a:avLst/>
                    </a:prstGeom>
                  </pic:spPr>
                </pic:pic>
              </a:graphicData>
            </a:graphic>
          </wp:inline>
        </w:drawing>
      </w:r>
    </w:p>
    <w:p w:rsidR="004B733B" w:rsidRDefault="004B733B" w:rsidP="004B733B">
      <w:pPr>
        <w:pStyle w:val="Caption"/>
      </w:pPr>
      <w:bookmarkStart w:id="7" w:name="_Ref338674435"/>
      <w:r>
        <w:t xml:space="preserve">Figure </w:t>
      </w:r>
      <w:fldSimple w:instr=" SEQ Figure \* ARABIC ">
        <w:r w:rsidR="006F0976">
          <w:rPr>
            <w:noProof/>
          </w:rPr>
          <w:t>3</w:t>
        </w:r>
      </w:fldSimple>
      <w:bookmarkEnd w:id="7"/>
      <w:r>
        <w:t>. Block diagram describing the iterative process for optimizing the performance of a single image processing filter for fiber tracking.</w:t>
      </w:r>
      <w:r w:rsidR="00AD19D5">
        <w:t xml:space="preserve"> The raw image is processed by the image filter using an initial normalization parameter, the result of which is sent to the fiber tracking algorithm (we used the FIRE algorithm in this paper). Fiber extractions were compared against manually performed fiber extractions. Several normalization parameters were evaluated and one optimal parameter was selected for each filter that optimized the fiber evaluation result.</w:t>
      </w:r>
    </w:p>
    <w:p w:rsidR="00222BD7" w:rsidRDefault="00222BD7" w:rsidP="007E7905">
      <w:pPr>
        <w:pStyle w:val="Heading3"/>
      </w:pPr>
      <w:bookmarkStart w:id="8" w:name="_Toc338676511"/>
      <w:r>
        <w:lastRenderedPageBreak/>
        <w:t>Gaussian</w:t>
      </w:r>
      <w:r w:rsidR="004B733B">
        <w:t xml:space="preserve"> filter</w:t>
      </w:r>
      <w:bookmarkEnd w:id="8"/>
    </w:p>
    <w:p w:rsidR="007E7905" w:rsidRPr="007E7905" w:rsidRDefault="007E7905" w:rsidP="007E7905">
      <w:r>
        <w:t xml:space="preserve">A simple 2-D Gaussian filter, whose standard deviation was matched to the average width of </w:t>
      </w:r>
      <w:r w:rsidR="00A5153A">
        <w:t xml:space="preserve">the </w:t>
      </w:r>
      <w:r>
        <w:t>collagen fibers in our images of 1.5 microns</w:t>
      </w:r>
      <w:r w:rsidR="004330EA">
        <w:t xml:space="preserve">, was used as a baseline </w:t>
      </w:r>
      <w:r>
        <w:t>for comparison</w:t>
      </w:r>
      <w:r w:rsidR="004330EA">
        <w:t xml:space="preserve"> against the other more advanced filters</w:t>
      </w:r>
      <w:r>
        <w:t>.</w:t>
      </w:r>
      <w:r w:rsidR="00AD19D5">
        <w:t xml:space="preserve"> The width of the Gaussian filter was optimized to produce fiber extractions that most closely matched the human observers</w:t>
      </w:r>
      <w:r w:rsidR="00694BD6">
        <w:t xml:space="preserve"> using the iterative approach diagramed in </w:t>
      </w:r>
      <w:r w:rsidR="00694BD6">
        <w:fldChar w:fldCharType="begin"/>
      </w:r>
      <w:r w:rsidR="00694BD6">
        <w:instrText xml:space="preserve"> REF _Ref338674435 \h </w:instrText>
      </w:r>
      <w:r w:rsidR="00694BD6">
        <w:fldChar w:fldCharType="separate"/>
      </w:r>
      <w:r w:rsidR="00694BD6">
        <w:t xml:space="preserve">Figure </w:t>
      </w:r>
      <w:r w:rsidR="00694BD6">
        <w:rPr>
          <w:noProof/>
        </w:rPr>
        <w:t>3</w:t>
      </w:r>
      <w:r w:rsidR="00694BD6">
        <w:fldChar w:fldCharType="end"/>
      </w:r>
      <w:r w:rsidR="00AD19D5">
        <w:t>.</w:t>
      </w:r>
    </w:p>
    <w:p w:rsidR="00222BD7" w:rsidRDefault="00A5153A" w:rsidP="007E7905">
      <w:pPr>
        <w:pStyle w:val="Heading3"/>
      </w:pPr>
      <w:bookmarkStart w:id="9" w:name="_Toc338676512"/>
      <w:r>
        <w:t>SPIRAL-</w:t>
      </w:r>
      <w:r w:rsidR="00222BD7">
        <w:t xml:space="preserve"> TV</w:t>
      </w:r>
      <w:r w:rsidR="004B733B">
        <w:t xml:space="preserve"> filter</w:t>
      </w:r>
      <w:bookmarkEnd w:id="9"/>
    </w:p>
    <w:p w:rsidR="00A95C9D" w:rsidRDefault="000151CD" w:rsidP="00A5153A">
      <w:r>
        <w:t>The SPIRAL-TV</w:t>
      </w:r>
      <w:r w:rsidR="00590C6B">
        <w:t xml:space="preserve"> algorithm</w:t>
      </w:r>
      <w:r w:rsidR="00A5153A">
        <w:t xml:space="preserve">, by </w:t>
      </w:r>
      <w:proofErr w:type="spellStart"/>
      <w:r w:rsidR="00A5153A">
        <w:t>Harmany</w:t>
      </w:r>
      <w:proofErr w:type="spellEnd"/>
      <w:r w:rsidR="00A5153A">
        <w:t xml:space="preserve"> et. al. </w:t>
      </w:r>
      <w:r w:rsidR="00E5129D">
        <w:fldChar w:fldCharType="begin"/>
      </w:r>
      <w:r w:rsidR="00BA246C">
        <w:instrText xml:space="preserve"> ADDIN EN.CITE &lt;EndNote&gt;&lt;Cite&gt;&lt;Author&gt;Harmany&lt;/Author&gt;&lt;Year&gt;2012&lt;/Year&gt;&lt;IDText&gt;This is SPIRAL-TAP: Sparse Poisson Intensity Reconstruction ALgorithms-Theory and Practice&lt;/IDText&gt;&lt;DisplayText&gt;(17)&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E5129D">
        <w:fldChar w:fldCharType="separate"/>
      </w:r>
      <w:r w:rsidR="00BA246C">
        <w:rPr>
          <w:noProof/>
        </w:rPr>
        <w:t>(17)</w:t>
      </w:r>
      <w:r w:rsidR="00E5129D">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super</w:t>
      </w:r>
      <w:r w:rsidR="00DB2844">
        <w:t>-</w:t>
      </w:r>
      <w:r w:rsidR="00AB729C">
        <w:t>resolution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w:t>
      </w:r>
      <w:r w:rsidR="00972CC1">
        <w:t>constrained optimization</w:t>
      </w:r>
      <w:r w:rsidR="00A95C9D">
        <w:t xml:space="preserve"> problem given by</w:t>
      </w:r>
    </w:p>
    <w:p w:rsidR="00A95C9D" w:rsidRDefault="00E5129D"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Possion log-likelihood fun</w:t>
      </w:r>
      <w:proofErr w:type="spellStart"/>
      <w:r w:rsidR="005358F3">
        <w:t>c</w:t>
      </w:r>
      <w:r>
        <w:t>tion</w:t>
      </w:r>
      <w:proofErr w:type="spellEnd"/>
      <w:r>
        <w:t xml:space="preserve">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AA5270">
        <w:t xml:space="preserve">The parameter </w:t>
      </w:r>
      <m:oMath>
        <m:r>
          <w:rPr>
            <w:rFonts w:ascii="Cambria Math" w:hAnsi="Cambria Math"/>
          </w:rPr>
          <m:t>τ</m:t>
        </m:r>
      </m:oMath>
      <w:r w:rsidR="00AA5270">
        <w:t xml:space="preserve">  was optimized to produce the best match when comparing human and automated fiber extractions. </w:t>
      </w:r>
      <w:r w:rsidR="008343DF">
        <w:t xml:space="preserve">SPIRAL-TV was shown to </w:t>
      </w:r>
      <w:r w:rsidR="00537AA1" w:rsidRPr="00DB2844">
        <w:t xml:space="preserve">perform well at </w:t>
      </w:r>
      <w:r w:rsidR="008343DF" w:rsidRPr="00DB2844">
        <w:t>highlight</w:t>
      </w:r>
      <w:r w:rsidR="00537AA1" w:rsidRPr="00DB2844">
        <w:t>ing</w:t>
      </w:r>
      <w:r w:rsidR="008343DF" w:rsidRPr="00DB2844">
        <w:t xml:space="preserve"> strong edges in images</w:t>
      </w:r>
      <w:r w:rsidR="00537AA1" w:rsidRPr="00DB2844">
        <w:t xml:space="preserve"> and smooth noise in low gradient areas</w:t>
      </w:r>
      <w:r w:rsidR="00DD0AF0" w:rsidRPr="00DB2844">
        <w:t xml:space="preserve"> </w:t>
      </w:r>
      <w:r w:rsidR="00E5129D" w:rsidRPr="00DB2844">
        <w:fldChar w:fldCharType="begin"/>
      </w:r>
      <w:r w:rsidR="00BA246C" w:rsidRPr="00DB2844">
        <w:instrText xml:space="preserve"> ADDIN EN.CITE &lt;EndNote&gt;&lt;Cite&gt;&lt;Author&gt;Harmany&lt;/Author&gt;&lt;Year&gt;2012&lt;/Year&gt;&lt;IDText&gt;This is SPIRAL-TAP: Sparse Poisson Intensity Reconstruction ALgorithms-Theory and Practice&lt;/IDText&gt;&lt;DisplayText&gt;(17)&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E5129D" w:rsidRPr="00DB2844">
        <w:fldChar w:fldCharType="separate"/>
      </w:r>
      <w:r w:rsidR="00BA246C" w:rsidRPr="00DB2844">
        <w:rPr>
          <w:noProof/>
        </w:rPr>
        <w:t>(17)</w:t>
      </w:r>
      <w:r w:rsidR="00E5129D" w:rsidRPr="00DB2844">
        <w:fldChar w:fldCharType="end"/>
      </w:r>
      <w:r w:rsidR="00537AA1" w:rsidRPr="00DB2844">
        <w:t xml:space="preserve">. </w:t>
      </w:r>
      <w:r w:rsidR="00A95C9D" w:rsidRPr="00DB2844">
        <w:t>The designers of this algorithm have tested it on noisy computed</w:t>
      </w:r>
      <w:r w:rsidR="00A95C9D">
        <w:t xml:space="preserve">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10" w:name="_Toc338676513"/>
      <w:proofErr w:type="spellStart"/>
      <w:r>
        <w:t>T</w:t>
      </w:r>
      <w:r w:rsidR="00222BD7">
        <w:t>ubeness</w:t>
      </w:r>
      <w:proofErr w:type="spellEnd"/>
      <w:r w:rsidR="00222BD7">
        <w:t xml:space="preserve"> filter</w:t>
      </w:r>
      <w:bookmarkEnd w:id="10"/>
    </w:p>
    <w:p w:rsidR="00542709" w:rsidRDefault="00C123DD" w:rsidP="00590C6B">
      <w:r>
        <w:lastRenderedPageBreak/>
        <w:t xml:space="preserve">The </w:t>
      </w:r>
      <w:proofErr w:type="spellStart"/>
      <w:r>
        <w:t>tubeness</w:t>
      </w:r>
      <w:proofErr w:type="spellEnd"/>
      <w:r>
        <w:t xml:space="preserve"> filter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E5129D">
        <w:fldChar w:fldCharType="begin">
          <w:fldData xml:space="preserve">PEVuZE5vdGU+PENpdGU+PEF1dGhvcj5TY2hpbmRlbGluPC9BdXRob3I+PFllYXI+MjAxMjwvWWVh
cj48SURUZXh0PkZpamk6IGFuIG9wZW4tc291cmNlIHBsYXRmb3JtIGZvciBiaW9sb2dpY2FsLWlt
YWdlIGFuYWx5c2lzPC9JRFRleHQ+PERpc3BsYXlUZXh0PigyN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BA246C">
        <w:instrText xml:space="preserve"> ADDIN EN.CITE </w:instrText>
      </w:r>
      <w:r w:rsidR="00E5129D">
        <w:fldChar w:fldCharType="begin">
          <w:fldData xml:space="preserve">PEVuZE5vdGU+PENpdGU+PEF1dGhvcj5TY2hpbmRlbGluPC9BdXRob3I+PFllYXI+MjAxMjwvWWVh
cj48SURUZXh0PkZpamk6IGFuIG9wZW4tc291cmNlIHBsYXRmb3JtIGZvciBiaW9sb2dpY2FsLWlt
YWdlIGFuYWx5c2lzPC9JRFRleHQ+PERpc3BsYXlUZXh0PigyN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BA246C">
        <w:instrText xml:space="preserve"> ADDIN EN.CITE.DATA </w:instrText>
      </w:r>
      <w:r w:rsidR="00E5129D">
        <w:fldChar w:fldCharType="end"/>
      </w:r>
      <w:r w:rsidR="00E5129D">
        <w:fldChar w:fldCharType="separate"/>
      </w:r>
      <w:r w:rsidR="00BA246C">
        <w:rPr>
          <w:noProof/>
        </w:rPr>
        <w:t>(24)</w:t>
      </w:r>
      <w:r w:rsidR="00E5129D">
        <w:fldChar w:fldCharType="end"/>
      </w:r>
      <w:r w:rsidR="00EA16A3">
        <w:t xml:space="preserve"> </w:t>
      </w:r>
      <w:r>
        <w:t xml:space="preserve">and is based on the work published by Sato et. al. </w:t>
      </w:r>
      <w:r w:rsidR="00E5129D">
        <w:fldChar w:fldCharType="begin"/>
      </w:r>
      <w:r w:rsidR="00BA246C">
        <w:instrText xml:space="preserve"> ADDIN EN.CITE &lt;EndNote&gt;&lt;Cite&gt;&lt;Author&gt;Sato&lt;/Author&gt;&lt;Year&gt;1998&lt;/Year&gt;&lt;IDText&gt;Three-dimensional multi-scale line filter for segmentation and visualization of curvilinear structures in medical images&lt;/IDText&gt;&lt;DisplayText&gt;(18)&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E5129D">
        <w:fldChar w:fldCharType="separate"/>
      </w:r>
      <w:r w:rsidR="00BA246C">
        <w:rPr>
          <w:noProof/>
        </w:rPr>
        <w:t>(18)</w:t>
      </w:r>
      <w:r w:rsidR="00E5129D">
        <w:fldChar w:fldCharType="end"/>
      </w:r>
      <w:r>
        <w:t xml:space="preserve">.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w:t>
      </w:r>
      <w:r w:rsidR="00E4496C">
        <w:t xml:space="preserve"> </w:t>
      </w:r>
      <w:r w:rsidR="00E5129D">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gsIDI1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BA246C">
        <w:instrText xml:space="preserve"> ADDIN EN.CITE </w:instrText>
      </w:r>
      <w:r w:rsidR="00E5129D">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gsIDI1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BA246C">
        <w:instrText xml:space="preserve"> ADDIN EN.CITE.DATA </w:instrText>
      </w:r>
      <w:r w:rsidR="00E5129D">
        <w:fldChar w:fldCharType="end"/>
      </w:r>
      <w:r w:rsidR="00E5129D">
        <w:fldChar w:fldCharType="separate"/>
      </w:r>
      <w:r w:rsidR="00BA246C">
        <w:rPr>
          <w:noProof/>
        </w:rPr>
        <w:t>(18, 25)</w:t>
      </w:r>
      <w:r w:rsidR="00E5129D">
        <w:fldChar w:fldCharType="end"/>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AA5270">
        <w:t>optimized to produce the best overall fiber extractions</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E5129D"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11" w:name="_Toc338676514"/>
      <w:proofErr w:type="spellStart"/>
      <w:r>
        <w:t>C</w:t>
      </w:r>
      <w:r w:rsidR="00222BD7">
        <w:t>urvelet</w:t>
      </w:r>
      <w:proofErr w:type="spellEnd"/>
      <w:r w:rsidR="00222BD7">
        <w:t xml:space="preserve"> filter</w:t>
      </w:r>
      <w:bookmarkEnd w:id="11"/>
    </w:p>
    <w:p w:rsidR="001426D3" w:rsidRDefault="0003233D" w:rsidP="00C46D0D">
      <w:r>
        <w:t>W</w:t>
      </w:r>
      <w:r w:rsidR="00DC63FB">
        <w:t>e have</w:t>
      </w:r>
      <w:r w:rsidR="004B733B">
        <w:t xml:space="preserve"> also</w:t>
      </w:r>
      <w:r w:rsidR="00DC63FB">
        <w:t xml:space="preserve"> implemented a </w:t>
      </w:r>
      <w:proofErr w:type="spellStart"/>
      <w:r w:rsidR="00DC63FB">
        <w:t>denoising</w:t>
      </w:r>
      <w:proofErr w:type="spellEnd"/>
      <w:r w:rsidR="00DC63FB">
        <w:t xml:space="preserve"> filter based on the 2-D </w:t>
      </w:r>
      <w:proofErr w:type="spellStart"/>
      <w:r w:rsidR="00DC63FB">
        <w:t>curvelet</w:t>
      </w:r>
      <w:proofErr w:type="spellEnd"/>
      <w:r w:rsidR="00DC63FB">
        <w:t xml:space="preserve"> transform. The </w:t>
      </w:r>
      <w:proofErr w:type="spellStart"/>
      <w:r w:rsidR="00DC63FB">
        <w:t>curvelet</w:t>
      </w:r>
      <w:proofErr w:type="spellEnd"/>
      <w:r w:rsidR="00DC63FB">
        <w:t xml:space="preserve"> transform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E5129D">
        <w:fldChar w:fldCharType="begin"/>
      </w:r>
      <w:r w:rsidR="00BA246C">
        <w:instrText xml:space="preserve"> ADDIN EN.CITE &lt;EndNote&gt;&lt;Cite&gt;&lt;Author&gt;Candes&lt;/Author&gt;&lt;Year&gt;2002&lt;/Year&gt;&lt;IDText&gt;New multiscale transforms, minimum total variation synthesis: applications to edge-preserving image reconstruction&lt;/IDText&gt;&lt;DisplayText&gt;(26)&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E5129D">
        <w:fldChar w:fldCharType="separate"/>
      </w:r>
      <w:r w:rsidR="00BA246C">
        <w:rPr>
          <w:noProof/>
        </w:rPr>
        <w:t>(26)</w:t>
      </w:r>
      <w:r w:rsidR="00E5129D">
        <w:fldChar w:fldCharType="end"/>
      </w:r>
      <w:r w:rsidR="00DC63FB">
        <w:t xml:space="preserve"> </w:t>
      </w:r>
      <w:r w:rsidR="00E04C20">
        <w:t>to overcome the</w:t>
      </w:r>
      <w:r w:rsidR="008167B2">
        <w:t xml:space="preserve"> missing </w:t>
      </w:r>
      <w:r w:rsidR="004B733B">
        <w:t>ability</w:t>
      </w:r>
      <w:r w:rsidR="008167B2">
        <w:t xml:space="preserve"> </w:t>
      </w:r>
      <w:r w:rsidR="00E04C20">
        <w:t>of the conventional wavelet transform</w:t>
      </w:r>
      <w:r w:rsidR="008167B2">
        <w:t xml:space="preserve"> to</w:t>
      </w:r>
      <w:r w:rsidR="00E04C20">
        <w:t xml:space="preserve"> </w:t>
      </w:r>
      <w:r w:rsidR="00DC63FB">
        <w:t xml:space="preserve"> </w:t>
      </w:r>
      <w:r w:rsidR="004B733B">
        <w:t>lines and edges</w:t>
      </w:r>
      <w:r w:rsidR="00DC63FB">
        <w:t>.</w:t>
      </w:r>
      <w:r w:rsidR="0055075D">
        <w:t xml:space="preserve"> Our group has recently reported on the successful use of the </w:t>
      </w:r>
      <w:proofErr w:type="spellStart"/>
      <w:r w:rsidR="0055075D">
        <w:t>curvelet</w:t>
      </w:r>
      <w:proofErr w:type="spellEnd"/>
      <w:r w:rsidR="0055075D">
        <w:t xml:space="preserve"> transform for finding fiber alignment information in SHG images of collagen </w:t>
      </w:r>
      <w:r w:rsidR="00E5129D">
        <w:fldChar w:fldCharType="begin"/>
      </w:r>
      <w:r w:rsidR="00BA246C">
        <w:instrText xml:space="preserve"> ADDIN EN.CITE &lt;EndNote&gt;&lt;Cite&gt;&lt;Author&gt;Pehlke&lt;/Author&gt;&lt;Year&gt;In Press&lt;/Year&gt;&lt;IDText&gt;Quantification of Collagen Architecture using the Curvelet Transform&lt;/IDText&gt;&lt;DisplayText&gt;(10)&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E5129D">
        <w:fldChar w:fldCharType="separate"/>
      </w:r>
      <w:r w:rsidR="00BA246C">
        <w:rPr>
          <w:noProof/>
        </w:rPr>
        <w:t>(10)</w:t>
      </w:r>
      <w:r w:rsidR="00E5129D">
        <w:fldChar w:fldCharType="end"/>
      </w:r>
      <w:r w:rsidR="0055075D">
        <w:t xml:space="preserve">. Here we report on the use of the </w:t>
      </w:r>
      <w:proofErr w:type="spellStart"/>
      <w:r w:rsidR="0055075D">
        <w:t>curvelet</w:t>
      </w:r>
      <w:proofErr w:type="spellEnd"/>
      <w:r w:rsidR="0055075D">
        <w:t xml:space="preserve"> transform as a preprocessing step to</w:t>
      </w:r>
      <w:r w:rsidR="00B95910">
        <w:t xml:space="preserve"> </w:t>
      </w:r>
      <w:r w:rsidR="00E33E32">
        <w:t>high-level</w:t>
      </w:r>
      <w:r w:rsidR="0055075D">
        <w:t xml:space="preserve"> fiber extraction. Briefly, the </w:t>
      </w:r>
      <w:proofErr w:type="spellStart"/>
      <w:r w:rsidR="0055075D">
        <w:t>curvelet</w:t>
      </w:r>
      <w:proofErr w:type="spellEnd"/>
      <w:r w:rsidR="0055075D">
        <w:t xml:space="preserve"> transform</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w:t>
      </w:r>
      <w:proofErr w:type="spellStart"/>
      <w:r w:rsidR="001426D3">
        <w:t>curvelet</w:t>
      </w:r>
      <w:proofErr w:type="spellEnd"/>
      <w:r w:rsidR="001426D3">
        <w:t xml:space="preserve"> is </w:t>
      </w:r>
      <w:r w:rsidR="000622BA">
        <w:t xml:space="preserve">described in </w:t>
      </w:r>
      <w:r w:rsidR="00E5129D">
        <w:fldChar w:fldCharType="begin"/>
      </w:r>
      <w:r w:rsidR="00AA5270">
        <w:instrText xml:space="preserve"> ADDIN EN.CITE &lt;EndNote&gt;&lt;Cite&gt;&lt;Author&gt;Starck&lt;/Author&gt;&lt;Year&gt;2002&lt;/Year&gt;&lt;IDText&gt;The curvelet transform for image denoising.&lt;/IDText&gt;&lt;DisplayText&gt;(19)&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E5129D">
        <w:fldChar w:fldCharType="separate"/>
      </w:r>
      <w:r w:rsidR="00AA5270">
        <w:rPr>
          <w:noProof/>
        </w:rPr>
        <w:t>(19)</w:t>
      </w:r>
      <w:r w:rsidR="00E5129D">
        <w:fldChar w:fldCharType="end"/>
      </w:r>
      <w:r w:rsidR="000622BA">
        <w:t xml:space="preserve"> and is </w:t>
      </w:r>
      <w:r w:rsidR="001426D3">
        <w:t>given by</w:t>
      </w:r>
    </w:p>
    <w:p w:rsidR="001426D3" w:rsidRDefault="00E5129D"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proofErr w:type="spellStart"/>
      <w:r>
        <w:t>Curvelet</w:t>
      </w:r>
      <w:proofErr w:type="spellEnd"/>
      <w:r>
        <w:t xml:space="preserve">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w:t>
      </w:r>
      <w:proofErr w:type="spellStart"/>
      <w:r w:rsidR="0055075D">
        <w:lastRenderedPageBreak/>
        <w:t>curvelet</w:t>
      </w:r>
      <w:proofErr w:type="spellEnd"/>
      <w:r w:rsidR="0055075D">
        <w:t xml:space="preserve">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AA5270">
        <w:t xml:space="preserve"> </w:t>
      </w:r>
      <w:r w:rsidR="00E5129D">
        <w:fldChar w:fldCharType="begin"/>
      </w:r>
      <w:r w:rsidR="00AA5270">
        <w:instrText xml:space="preserve"> ADDIN EN.CITE &lt;EndNote&gt;&lt;Cite&gt;&lt;Author&gt;Starck&lt;/Author&gt;&lt;Year&gt;2002&lt;/Year&gt;&lt;IDText&gt;The curvelet transform for image denoising.&lt;/IDText&gt;&lt;DisplayText&gt;(19)&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E5129D">
        <w:fldChar w:fldCharType="separate"/>
      </w:r>
      <w:r w:rsidR="00AA5270">
        <w:rPr>
          <w:noProof/>
        </w:rPr>
        <w:t>(19)</w:t>
      </w:r>
      <w:r w:rsidR="00E5129D">
        <w:fldChar w:fldCharType="end"/>
      </w:r>
      <w:r w:rsidR="0055075D">
        <w:t xml:space="preserve">. Our </w:t>
      </w:r>
      <w:proofErr w:type="spellStart"/>
      <w:r w:rsidR="0055075D">
        <w:t>denoising</w:t>
      </w:r>
      <w:proofErr w:type="spellEnd"/>
      <w:r w:rsidR="0055075D">
        <w:t xml:space="preserve"> </w:t>
      </w:r>
      <w:r w:rsidR="000622BA">
        <w:t>implementation</w:t>
      </w:r>
      <w:r w:rsidR="0055075D">
        <w:t xml:space="preserve"> reconstructs images using the top</w:t>
      </w:r>
      <w:r w:rsidR="00507821">
        <w:t xml:space="preserve"> </w:t>
      </w:r>
      <m:oMath>
        <m:r>
          <w:rPr>
            <w:rFonts w:ascii="Cambria Math" w:hAnsi="Cambria Math"/>
          </w:rPr>
          <m:t>x</m:t>
        </m:r>
      </m:oMath>
      <w:r w:rsidR="00C074BD">
        <w:t>%</w:t>
      </w:r>
      <w:r w:rsidR="0055075D">
        <w:t xml:space="preserve"> of </w:t>
      </w:r>
      <w:proofErr w:type="spellStart"/>
      <w:r w:rsidR="00DD0AF0">
        <w:t>curvelet</w:t>
      </w:r>
      <w:proofErr w:type="spellEnd"/>
      <w:r w:rsidR="00DD0AF0">
        <w:t xml:space="preserve"> </w:t>
      </w:r>
      <w:r w:rsidR="0055075D">
        <w:t>coefficients from the intermediate scales 4, 5, and 6</w:t>
      </w:r>
      <w:r w:rsidR="00C7115F">
        <w:t xml:space="preserve"> out of</w:t>
      </w:r>
      <w:r w:rsidR="00B9102B">
        <w:t xml:space="preserve">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293D43">
        <w:t xml:space="preserve"> (7)</w:t>
      </w:r>
      <w:r w:rsidR="00057C0D">
        <w:t xml:space="preserve"> due to the high noise content present at this scale. The </w:t>
      </w:r>
      <w:r w:rsidR="001B1912">
        <w:t xml:space="preserve">coarser </w:t>
      </w:r>
      <w:r w:rsidR="00057C0D">
        <w:t>scales (1-3) did not represent the size of the fibers in our images and were therefore discarded.</w:t>
      </w:r>
      <w:r w:rsidR="00AA5270">
        <w:t xml:space="preserve"> The parameter </w:t>
      </w:r>
      <m:oMath>
        <m:r>
          <w:rPr>
            <w:rFonts w:ascii="Cambria Math" w:hAnsi="Cambria Math"/>
          </w:rPr>
          <m:t>x</m:t>
        </m:r>
      </m:oMath>
      <w:r w:rsidR="00AA5270">
        <w:t xml:space="preserve"> was optimized to produce the best overall results according to the block diagram in </w:t>
      </w:r>
      <w:r w:rsidR="00E5129D">
        <w:fldChar w:fldCharType="begin"/>
      </w:r>
      <w:r w:rsidR="00AA5270">
        <w:instrText xml:space="preserve"> REF _Ref338674435 \h </w:instrText>
      </w:r>
      <w:r w:rsidR="00E5129D">
        <w:fldChar w:fldCharType="separate"/>
      </w:r>
      <w:r w:rsidR="006F0976">
        <w:t xml:space="preserve">Figure </w:t>
      </w:r>
      <w:r w:rsidR="006F0976">
        <w:rPr>
          <w:noProof/>
        </w:rPr>
        <w:t>3</w:t>
      </w:r>
      <w:r w:rsidR="00E5129D">
        <w:fldChar w:fldCharType="end"/>
      </w:r>
      <w:r w:rsidR="00AA5270">
        <w:t>.</w:t>
      </w:r>
    </w:p>
    <w:p w:rsidR="00222BD7" w:rsidRDefault="00222BD7" w:rsidP="007E7905">
      <w:pPr>
        <w:pStyle w:val="Heading2"/>
      </w:pPr>
      <w:bookmarkStart w:id="12" w:name="_Toc338676515"/>
      <w:r>
        <w:t xml:space="preserve">Test case selection and </w:t>
      </w:r>
      <w:r w:rsidR="00910FD9">
        <w:t>segmentation evaluation</w:t>
      </w:r>
      <w:bookmarkEnd w:id="12"/>
    </w:p>
    <w:p w:rsidR="00640CF9" w:rsidRDefault="00222BD7">
      <w:r>
        <w:t xml:space="preserve">Image segmentation quality was evaluated by comparison with expert human segmentation on 25 real test case images. Twenty of the images were of human breast tissue and five of the images were of mouse mammary tissu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were 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w:t>
      </w:r>
      <w:proofErr w:type="spellStart"/>
      <w:r w:rsidR="00910FD9">
        <w:t>Matlab</w:t>
      </w:r>
      <w:proofErr w:type="spellEnd"/>
      <w:r w:rsidR="00910FD9">
        <w:t xml:space="preserve"> using the </w:t>
      </w:r>
      <w:proofErr w:type="spellStart"/>
      <w:r w:rsidR="00910FD9">
        <w:t>Miji</w:t>
      </w:r>
      <w:proofErr w:type="spellEnd"/>
      <w:r w:rsidR="00910FD9">
        <w:t xml:space="preserve"> toolbox</w:t>
      </w:r>
      <w:r w:rsidR="00E5129D">
        <w:fldChar w:fldCharType="begin"/>
      </w:r>
      <w:r w:rsidR="00BA246C">
        <w:instrText xml:space="preserve"> ADDIN EN.CITE &lt;EndNote&gt;&lt;Cite&gt;&lt;Author&gt;Sage&lt;/Author&gt;&lt;IDText&gt;A Java package for bi-directional communication and data exchange from Matlab to ImageJ/Fiji&lt;/IDText&gt;&lt;DisplayText&gt;(27)&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E5129D">
        <w:fldChar w:fldCharType="separate"/>
      </w:r>
      <w:r w:rsidR="00BA246C">
        <w:rPr>
          <w:noProof/>
        </w:rPr>
        <w:t>(27)</w:t>
      </w:r>
      <w:r w:rsidR="00E5129D">
        <w:fldChar w:fldCharType="end"/>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w:t>
      </w:r>
      <w:r w:rsidR="004A0EC6">
        <w:lastRenderedPageBreak/>
        <w:t>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w:t>
      </w:r>
      <w:proofErr w:type="spellStart"/>
      <w:r w:rsidR="00B63D5B">
        <w:t>ver</w:t>
      </w:r>
      <w:proofErr w:type="spellEnd"/>
      <w:r w:rsidR="00B63D5B">
        <w:t xml:space="preserve">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4B733B">
        <w:t xml:space="preserve">, where </w:t>
      </w:r>
      <m:oMath>
        <m:r>
          <w:rPr>
            <w:rFonts w:ascii="Cambria Math" w:hAnsi="Cambria Math"/>
          </w:rPr>
          <m:t>n</m:t>
        </m:r>
      </m:oMath>
      <w:r w:rsidR="004B733B">
        <w:t xml:space="preserve"> represents observer number</w:t>
      </w:r>
      <w:r w:rsidR="00B63D5B">
        <w:t>. Then</w:t>
      </w:r>
      <w:r w:rsidR="004B733B">
        <w:t>,</w:t>
      </w:r>
      <w:r w:rsidR="00B63D5B">
        <w:t xml:space="preserve"> the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B63D5B">
        <w:t xml:space="preserve"> result was averaged over all observers and the standard deviation between observers was computed.</w:t>
      </w:r>
    </w:p>
    <w:p w:rsidR="00222BD7" w:rsidRDefault="00222BD7" w:rsidP="007E7905">
      <w:pPr>
        <w:pStyle w:val="Heading2"/>
      </w:pPr>
      <w:bookmarkStart w:id="13" w:name="_Toc338676516"/>
      <w:r>
        <w:t>Simulated test cases</w:t>
      </w:r>
      <w:bookmarkEnd w:id="13"/>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w:t>
      </w:r>
      <w:r w:rsidR="003F6BE0">
        <w:t xml:space="preserve">previously </w:t>
      </w:r>
      <w:r w:rsidR="00E5129D">
        <w:fldChar w:fldCharType="begin"/>
      </w:r>
      <w:r w:rsidR="003F6BE0">
        <w:instrText xml:space="preserve"> ADDIN EN.CITE &lt;EndNote&gt;&lt;Cite&gt;&lt;Author&gt;Stein&lt;/Author&gt;&lt;Year&gt;2008&lt;/Year&gt;&lt;IDText&gt;An algorithm for extracting the network geometry of three-dimensional collagen gels.&lt;/IDText&gt;&lt;DisplayText&gt;(16)&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E5129D">
        <w:fldChar w:fldCharType="separate"/>
      </w:r>
      <w:r w:rsidR="003F6BE0">
        <w:rPr>
          <w:noProof/>
        </w:rPr>
        <w:t>(16)</w:t>
      </w:r>
      <w:r w:rsidR="00E5129D">
        <w:fldChar w:fldCharType="end"/>
      </w:r>
      <w:r w:rsidR="00EF53D0">
        <w:t xml:space="preserve">. </w:t>
      </w:r>
      <w:r w:rsidR="00D431FF">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4" w:name="_Toc338676517"/>
      <w:r>
        <w:t>Results</w:t>
      </w:r>
      <w:bookmarkEnd w:id="14"/>
    </w:p>
    <w:p w:rsidR="00427190" w:rsidRDefault="00427190" w:rsidP="00427190">
      <w:r>
        <w:lastRenderedPageBreak/>
        <w:t>Comparing image processing techniques to each other</w:t>
      </w:r>
      <w:r w:rsidR="006F0976">
        <w:t xml:space="preserve">, as shown in row 1 of </w:t>
      </w:r>
      <w:r w:rsidR="00E5129D">
        <w:fldChar w:fldCharType="begin"/>
      </w:r>
      <w:r w:rsidR="006F0976">
        <w:instrText xml:space="preserve"> REF _Ref338429156 \h </w:instrText>
      </w:r>
      <w:r w:rsidR="00E5129D">
        <w:fldChar w:fldCharType="separate"/>
      </w:r>
      <w:r w:rsidR="006F0976">
        <w:t xml:space="preserve">Figure </w:t>
      </w:r>
      <w:r w:rsidR="006F0976">
        <w:rPr>
          <w:noProof/>
        </w:rPr>
        <w:t>4</w:t>
      </w:r>
      <w:r w:rsidR="00E5129D">
        <w:fldChar w:fldCharType="end"/>
      </w:r>
      <w:r w:rsidR="006F0976">
        <w:t xml:space="preserve">, </w:t>
      </w:r>
      <w:r>
        <w:t xml:space="preserve">reveals </w:t>
      </w:r>
      <w:r w:rsidR="0081674E">
        <w:t xml:space="preserve">that edge preserving filters such as </w:t>
      </w:r>
      <w:proofErr w:type="spellStart"/>
      <w:r w:rsidR="0081674E">
        <w:t>Sp</w:t>
      </w:r>
      <w:r w:rsidR="006F0976">
        <w:t>iralTV</w:t>
      </w:r>
      <w:proofErr w:type="spellEnd"/>
      <w:r w:rsidR="0081674E">
        <w:t xml:space="preserve">, although effective for </w:t>
      </w:r>
      <w:proofErr w:type="spellStart"/>
      <w:r w:rsidR="0081674E">
        <w:t>denoising</w:t>
      </w:r>
      <w:proofErr w:type="spellEnd"/>
      <w:r w:rsidR="0081674E">
        <w:t xml:space="preserve"> withou</w:t>
      </w:r>
      <w:r w:rsidR="002E5223">
        <w:t>t loss of edge information, do not lend themselves</w:t>
      </w:r>
      <w:r w:rsidR="0081674E">
        <w:t xml:space="preserve"> well to the fiber tracking process. On the other hand, the TF and CT create ridges along fiber centers, helping to ease the difficulty of threshold selection a</w:t>
      </w:r>
      <w:r w:rsidR="006F0976">
        <w:t>nd helping</w:t>
      </w:r>
      <w:r w:rsidR="0081674E">
        <w:t xml:space="preserve"> the fiber tracking algorithm to follow</w:t>
      </w:r>
      <w:r w:rsidR="006F0976">
        <w:t xml:space="preserve"> the centers of</w:t>
      </w:r>
      <w:r w:rsidR="0081674E">
        <w:t xml:space="preserve"> thick or noisy fibers. </w:t>
      </w:r>
      <w:r w:rsidR="002E5223">
        <w:t>Examination of t</w:t>
      </w:r>
      <w:r w:rsidR="006F0976">
        <w:t>he result of the fiber tracking algorithm</w:t>
      </w:r>
      <w:r w:rsidR="002E5223">
        <w:t xml:space="preserve"> shows many completely erroneous fiber tracks for the unprocessed, Gaussian filtered and </w:t>
      </w:r>
      <w:proofErr w:type="spellStart"/>
      <w:r w:rsidR="002E5223">
        <w:t>SpiralTV</w:t>
      </w:r>
      <w:proofErr w:type="spellEnd"/>
      <w:r w:rsidR="002E5223">
        <w:t xml:space="preserve"> filtered cases, whereas the </w:t>
      </w:r>
      <w:proofErr w:type="spellStart"/>
      <w:r w:rsidR="002E5223">
        <w:t>tubeness</w:t>
      </w:r>
      <w:proofErr w:type="spellEnd"/>
      <w:r w:rsidR="002E5223">
        <w:t xml:space="preserve"> and </w:t>
      </w:r>
      <w:proofErr w:type="spellStart"/>
      <w:r w:rsidR="002E5223">
        <w:t>curvelet</w:t>
      </w:r>
      <w:proofErr w:type="spellEnd"/>
      <w:r w:rsidR="002E5223">
        <w:t xml:space="preserve"> filtered results show several properly segmented fibers.</w:t>
      </w:r>
      <w:r w:rsidR="00AE2CA7">
        <w:t xml:space="preserve"> Each or the images in </w:t>
      </w:r>
      <w:r w:rsidR="00E5129D">
        <w:fldChar w:fldCharType="begin"/>
      </w:r>
      <w:r w:rsidR="00AE2CA7">
        <w:instrText xml:space="preserve"> REF _Ref338429156 \h </w:instrText>
      </w:r>
      <w:r w:rsidR="00E5129D">
        <w:fldChar w:fldCharType="separate"/>
      </w:r>
      <w:r w:rsidR="00AE2CA7">
        <w:t xml:space="preserve">Figure </w:t>
      </w:r>
      <w:r w:rsidR="00AE2CA7">
        <w:rPr>
          <w:noProof/>
        </w:rPr>
        <w:t>4</w:t>
      </w:r>
      <w:r w:rsidR="00E5129D">
        <w:fldChar w:fldCharType="end"/>
      </w:r>
      <w:r w:rsidR="00AE2CA7">
        <w:t xml:space="preserve"> are 128 by 128 pixel regions cropped out of larger images.</w:t>
      </w:r>
    </w:p>
    <w:p w:rsidR="004E01E7" w:rsidRDefault="004E01E7" w:rsidP="004E01E7">
      <w:pPr>
        <w:keepNext/>
      </w:pPr>
      <w:r>
        <w:rPr>
          <w:noProof/>
          <w:lang w:bidi="ar-SA"/>
        </w:rPr>
        <w:drawing>
          <wp:inline distT="0" distB="0" distL="0" distR="0">
            <wp:extent cx="5943211" cy="2258008"/>
            <wp:effectExtent l="19050" t="0" r="389" b="0"/>
            <wp:docPr id="4" name="Picture 3" descr="PreprocOutput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OutputCompare.png"/>
                    <pic:cNvPicPr/>
                  </pic:nvPicPr>
                  <pic:blipFill>
                    <a:blip r:embed="rId9" cstate="print"/>
                    <a:srcRect t="2723" b="46594"/>
                    <a:stretch>
                      <a:fillRect/>
                    </a:stretch>
                  </pic:blipFill>
                  <pic:spPr>
                    <a:xfrm>
                      <a:off x="0" y="0"/>
                      <a:ext cx="5943211" cy="2258008"/>
                    </a:xfrm>
                    <a:prstGeom prst="rect">
                      <a:avLst/>
                    </a:prstGeom>
                  </pic:spPr>
                </pic:pic>
              </a:graphicData>
            </a:graphic>
          </wp:inline>
        </w:drawing>
      </w:r>
    </w:p>
    <w:p w:rsidR="004E01E7" w:rsidRPr="00427190" w:rsidRDefault="004E01E7" w:rsidP="004E01E7">
      <w:pPr>
        <w:pStyle w:val="Caption"/>
      </w:pPr>
      <w:bookmarkStart w:id="15" w:name="_Ref338429156"/>
      <w:bookmarkStart w:id="16" w:name="_Ref338679630"/>
      <w:r>
        <w:t xml:space="preserve">Figure </w:t>
      </w:r>
      <w:fldSimple w:instr=" SEQ Figure \* ARABIC ">
        <w:r w:rsidR="006F0976">
          <w:rPr>
            <w:noProof/>
          </w:rPr>
          <w:t>4</w:t>
        </w:r>
      </w:fldSimple>
      <w:bookmarkEnd w:id="15"/>
      <w:r>
        <w:t>. Output of the image processing techniques</w:t>
      </w:r>
      <w:r w:rsidR="009C5DAE">
        <w:t xml:space="preserve"> (row 1) and output of the fiber tracking algorithm (row 2)</w:t>
      </w:r>
      <w:r w:rsidR="006F0976">
        <w:t xml:space="preserve"> for a single test case</w:t>
      </w:r>
      <w:r>
        <w:t xml:space="preserve">. </w:t>
      </w:r>
      <w:r w:rsidR="007B18EA">
        <w:t xml:space="preserve">Column A is the result of no processing, B Gaussian filter, C SPTV filter, D </w:t>
      </w:r>
      <w:proofErr w:type="spellStart"/>
      <w:r w:rsidR="007B18EA">
        <w:t>tubeness</w:t>
      </w:r>
      <w:proofErr w:type="spellEnd"/>
      <w:r w:rsidR="007B18EA">
        <w:t xml:space="preserve"> filter, and E </w:t>
      </w:r>
      <w:proofErr w:type="spellStart"/>
      <w:r w:rsidR="007B18EA">
        <w:t>cuvelet</w:t>
      </w:r>
      <w:proofErr w:type="spellEnd"/>
      <w:r w:rsidR="007B18EA">
        <w:t xml:space="preserve"> transform </w:t>
      </w:r>
      <w:proofErr w:type="spellStart"/>
      <w:r w:rsidR="007B18EA">
        <w:t>denoising</w:t>
      </w:r>
      <w:proofErr w:type="spellEnd"/>
      <w:r w:rsidR="007B18EA">
        <w:t xml:space="preserve"> filter. </w:t>
      </w:r>
      <w:r>
        <w:t>Scale bar corresponds to 25 microns.</w:t>
      </w:r>
      <w:bookmarkEnd w:id="16"/>
    </w:p>
    <w:p w:rsidR="000A4305" w:rsidRDefault="008553A1" w:rsidP="000A4305">
      <w:r>
        <w:t xml:space="preserve">The segmentation results for a selection of representative test cases are shown in </w:t>
      </w:r>
      <w:r w:rsidR="00E5129D">
        <w:fldChar w:fldCharType="begin"/>
      </w:r>
      <w:r>
        <w:instrText xml:space="preserve"> REF _Ref332804357 \h </w:instrText>
      </w:r>
      <w:r w:rsidR="00E5129D">
        <w:fldChar w:fldCharType="separate"/>
      </w:r>
      <w:r w:rsidR="006F0976">
        <w:t xml:space="preserve">Figure </w:t>
      </w:r>
      <w:r w:rsidR="006F0976">
        <w:rPr>
          <w:noProof/>
        </w:rPr>
        <w:t>5</w:t>
      </w:r>
      <w:r w:rsidR="00E5129D">
        <w:fldChar w:fldCharType="end"/>
      </w:r>
      <w:r>
        <w:t>. Each row</w:t>
      </w:r>
      <w:r w:rsidR="00464FDF">
        <w:t xml:space="preserve"> in the figure</w:t>
      </w:r>
      <w:r>
        <w:t xml:space="preserve"> is a different test case, while each column represents a different method of fiber segmentation. Column 1 shows the original images with no overlaid segmentations. Columns 2 through 6 show the original image with overlays of the manual, </w:t>
      </w:r>
      <w:proofErr w:type="spellStart"/>
      <w:r w:rsidR="00BD49D9">
        <w:t>gaussian</w:t>
      </w:r>
      <w:proofErr w:type="spellEnd"/>
      <w:r w:rsidR="00BD49D9">
        <w:t xml:space="preserve"> filter, </w:t>
      </w:r>
      <w:r w:rsidR="00A5153A">
        <w:t>SPIRAL-</w:t>
      </w:r>
      <w:r w:rsidR="00AE2CA7">
        <w:t>TV</w:t>
      </w:r>
      <w:r w:rsidR="00BD49D9">
        <w:t xml:space="preserve"> filter, </w:t>
      </w:r>
      <w:proofErr w:type="spellStart"/>
      <w:r>
        <w:t>tubeness</w:t>
      </w:r>
      <w:proofErr w:type="spellEnd"/>
      <w:r w:rsidR="00BD49D9">
        <w:t xml:space="preserve"> filter</w:t>
      </w:r>
      <w:r>
        <w:t xml:space="preserve">, </w:t>
      </w:r>
      <w:r w:rsidR="00BD49D9">
        <w:t xml:space="preserve">and </w:t>
      </w:r>
      <w:proofErr w:type="spellStart"/>
      <w:r>
        <w:t>curvelet</w:t>
      </w:r>
      <w:proofErr w:type="spellEnd"/>
      <w:r w:rsidR="00BD49D9">
        <w:t xml:space="preserve"> filter</w:t>
      </w:r>
      <w:r>
        <w:t xml:space="preserve"> segmentations respectively</w:t>
      </w:r>
      <w:r w:rsidR="00BD49D9">
        <w:t>, where FIRE was performed following each of the filter preprocessing steps</w:t>
      </w:r>
      <w:r>
        <w:t xml:space="preserve">. </w:t>
      </w:r>
      <w:r w:rsidR="00464FDF">
        <w:t>Although we had 3 observers manually segment each of the test cases, t</w:t>
      </w:r>
      <w:r>
        <w:t xml:space="preserve">he manual </w:t>
      </w:r>
      <w:r>
        <w:lastRenderedPageBreak/>
        <w:t>segmentati</w:t>
      </w:r>
      <w:r w:rsidR="00464FDF">
        <w:t>ons shown in column 2 represent</w:t>
      </w:r>
      <w:r>
        <w:t xml:space="preserve"> the segmentation</w:t>
      </w:r>
      <w:r w:rsidR="00095429">
        <w:t>s</w:t>
      </w:r>
      <w:r>
        <w:t xml:space="preserve"> of a single observer.</w:t>
      </w:r>
      <w:r w:rsidR="00095429">
        <w:t xml:space="preserve"> Each tile in figure 3 is a 128 by 128 pixel crop of a larger image. </w:t>
      </w:r>
      <w:r>
        <w:t xml:space="preserve"> </w:t>
      </w:r>
      <w:r w:rsidR="00AE2CA7">
        <w:t>I</w:t>
      </w:r>
      <w:r w:rsidR="008C23F5">
        <w:t xml:space="preserve">f we look at </w:t>
      </w:r>
      <w:r w:rsidR="00AE2CA7">
        <w:t>fiber indicated by the arrow in</w:t>
      </w:r>
      <w:r w:rsidR="008C23F5">
        <w:t xml:space="preserve"> case</w:t>
      </w:r>
      <w:r w:rsidR="00AE2CA7">
        <w:t xml:space="preserve"> A</w:t>
      </w:r>
      <w:r w:rsidR="008C23F5">
        <w:t>,</w:t>
      </w:r>
      <w:r w:rsidR="00AE2CA7">
        <w:t xml:space="preserve"> we see that the </w:t>
      </w:r>
      <w:proofErr w:type="spellStart"/>
      <w:r w:rsidR="00AE2CA7">
        <w:t>curvelet</w:t>
      </w:r>
      <w:proofErr w:type="spellEnd"/>
      <w:r w:rsidR="00AE2CA7">
        <w:t xml:space="preserve"> transform, allows for the most closely matching fiber extraction compared to the other methods. In case B, the fiber indicated by the arrow is not properly segmented by the Gaussian or </w:t>
      </w:r>
      <w:proofErr w:type="spellStart"/>
      <w:r w:rsidR="00AE2CA7">
        <w:t>SpiralTV</w:t>
      </w:r>
      <w:proofErr w:type="spellEnd"/>
      <w:r w:rsidR="00AE2CA7">
        <w:t xml:space="preserve"> filters, but is accurately segmented by the </w:t>
      </w:r>
      <w:proofErr w:type="spellStart"/>
      <w:r w:rsidR="00AE2CA7">
        <w:t>tubeness</w:t>
      </w:r>
      <w:proofErr w:type="spellEnd"/>
      <w:r w:rsidR="00AE2CA7">
        <w:t xml:space="preserve"> and </w:t>
      </w:r>
      <w:proofErr w:type="spellStart"/>
      <w:r w:rsidR="00AE2CA7">
        <w:t>curvelet</w:t>
      </w:r>
      <w:proofErr w:type="spellEnd"/>
      <w:r w:rsidR="00AE2CA7">
        <w:t xml:space="preserve"> filters. After observing the improved performance of </w:t>
      </w:r>
      <w:proofErr w:type="spellStart"/>
      <w:r w:rsidR="00AE2CA7">
        <w:t>tubeness</w:t>
      </w:r>
      <w:proofErr w:type="spellEnd"/>
      <w:r w:rsidR="00AE2CA7">
        <w:t xml:space="preserve"> and </w:t>
      </w:r>
      <w:proofErr w:type="spellStart"/>
      <w:r w:rsidR="00AE2CA7">
        <w:t>curvelet</w:t>
      </w:r>
      <w:proofErr w:type="spellEnd"/>
      <w:r w:rsidR="00AE2CA7">
        <w:t xml:space="preserve"> filters in a few cases, we now </w:t>
      </w:r>
      <w:r w:rsidR="00A82DDC">
        <w:t>turn to the evaluation of</w:t>
      </w:r>
      <w:r w:rsidR="00E2411B">
        <w:t xml:space="preserve"> their performance over a collection of test cases.</w:t>
      </w:r>
    </w:p>
    <w:p w:rsidR="00527D06" w:rsidRDefault="00E138DD" w:rsidP="00527D06">
      <w:pPr>
        <w:keepNext/>
      </w:pPr>
      <w:r>
        <w:rPr>
          <w:noProof/>
          <w:lang w:bidi="ar-SA"/>
        </w:rPr>
        <w:drawing>
          <wp:inline distT="0" distB="0" distL="0" distR="0">
            <wp:extent cx="5363485" cy="1922107"/>
            <wp:effectExtent l="19050" t="0" r="8615" b="0"/>
            <wp:docPr id="5" name="Picture 4" descr="FiberSegmentations 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v2.png"/>
                    <pic:cNvPicPr/>
                  </pic:nvPicPr>
                  <pic:blipFill>
                    <a:blip r:embed="rId10" cstate="print"/>
                    <a:srcRect r="9754" b="56845"/>
                    <a:stretch>
                      <a:fillRect/>
                    </a:stretch>
                  </pic:blipFill>
                  <pic:spPr>
                    <a:xfrm>
                      <a:off x="0" y="0"/>
                      <a:ext cx="5363485" cy="1922107"/>
                    </a:xfrm>
                    <a:prstGeom prst="rect">
                      <a:avLst/>
                    </a:prstGeom>
                  </pic:spPr>
                </pic:pic>
              </a:graphicData>
            </a:graphic>
          </wp:inline>
        </w:drawing>
      </w:r>
    </w:p>
    <w:p w:rsidR="00527D06" w:rsidRDefault="00527D06" w:rsidP="00527D06">
      <w:pPr>
        <w:pStyle w:val="Caption"/>
      </w:pPr>
      <w:bookmarkStart w:id="17" w:name="_Ref332804357"/>
      <w:r>
        <w:t xml:space="preserve">Figure </w:t>
      </w:r>
      <w:r w:rsidR="00E5129D">
        <w:fldChar w:fldCharType="begin"/>
      </w:r>
      <w:r w:rsidR="00586826">
        <w:instrText xml:space="preserve"> SEQ Figure \* ARABIC </w:instrText>
      </w:r>
      <w:r w:rsidR="00E5129D">
        <w:fldChar w:fldCharType="separate"/>
      </w:r>
      <w:r w:rsidR="006F0976">
        <w:rPr>
          <w:noProof/>
        </w:rPr>
        <w:t>5</w:t>
      </w:r>
      <w:r w:rsidR="00E5129D">
        <w:rPr>
          <w:noProof/>
        </w:rPr>
        <w:fldChar w:fldCharType="end"/>
      </w:r>
      <w:bookmarkEnd w:id="17"/>
      <w:r>
        <w:t xml:space="preserve">. </w:t>
      </w:r>
      <w:r w:rsidR="005450AE">
        <w:t>Two test cases (A&amp;B</w:t>
      </w:r>
      <w:r>
        <w:t xml:space="preserve">), showing different </w:t>
      </w:r>
      <w:r w:rsidR="00A01CBD">
        <w:t>processing</w:t>
      </w:r>
      <w:r>
        <w:t xml:space="preserve"> methods in each column. The original image (column 1) is shown </w:t>
      </w:r>
      <w:proofErr w:type="spellStart"/>
      <w:r>
        <w:t>overlayed</w:t>
      </w:r>
      <w:proofErr w:type="spellEnd"/>
      <w:r>
        <w:t xml:space="preserve"> with a manual segmentation (</w:t>
      </w:r>
      <w:r w:rsidR="00A01CBD">
        <w:t>column 2), Gaussian filter</w:t>
      </w:r>
      <w:r>
        <w:t xml:space="preserve"> (column 3), </w:t>
      </w:r>
      <w:proofErr w:type="spellStart"/>
      <w:r w:rsidR="00A01CBD">
        <w:t>SprialTVX</w:t>
      </w:r>
      <w:proofErr w:type="spellEnd"/>
      <w:r w:rsidR="00A01CBD">
        <w:t xml:space="preserve"> </w:t>
      </w:r>
      <w:r>
        <w:t xml:space="preserve">(column 4), </w:t>
      </w:r>
      <w:proofErr w:type="spellStart"/>
      <w:r w:rsidR="00A01CBD">
        <w:t>tubeness</w:t>
      </w:r>
      <w:proofErr w:type="spellEnd"/>
      <w:r w:rsidR="00A01CBD">
        <w:t xml:space="preserve"> </w:t>
      </w:r>
      <w:r>
        <w:t xml:space="preserve">(column 5), and </w:t>
      </w:r>
      <w:proofErr w:type="spellStart"/>
      <w:r w:rsidR="00A01CBD">
        <w:t>curvelet</w:t>
      </w:r>
      <w:proofErr w:type="spellEnd"/>
      <w:r w:rsidR="00A01CBD">
        <w:t xml:space="preserve"> </w:t>
      </w:r>
      <w:r w:rsidR="00BD49D9">
        <w:t>filter</w:t>
      </w:r>
      <w:r>
        <w:t xml:space="preserve"> (column 6).</w:t>
      </w:r>
      <w:r w:rsidR="005450AE">
        <w:t xml:space="preserve"> Scale bar represents 25 microns.</w:t>
      </w:r>
    </w:p>
    <w:p w:rsidR="00CD3387" w:rsidRDefault="00745BC1" w:rsidP="00216639">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w:t>
      </w:r>
      <w:proofErr w:type="spellStart"/>
      <w:r w:rsidR="001D702E">
        <w:t>Matlab</w:t>
      </w:r>
      <w:proofErr w:type="spellEnd"/>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of the preprocessing algorithms are shown in </w:t>
      </w:r>
      <w:r w:rsidR="00E5129D">
        <w:fldChar w:fldCharType="begin"/>
      </w:r>
      <w:r w:rsidR="001D702E">
        <w:instrText xml:space="preserve"> REF _Ref335120694 \h </w:instrText>
      </w:r>
      <w:r w:rsidR="00E5129D">
        <w:fldChar w:fldCharType="separate"/>
      </w:r>
      <w:r w:rsidR="006F0976">
        <w:t xml:space="preserve">Figure </w:t>
      </w:r>
      <w:r w:rsidR="006F0976">
        <w:rPr>
          <w:noProof/>
        </w:rPr>
        <w:t>6</w:t>
      </w:r>
      <w:r w:rsidR="00E5129D">
        <w:fldChar w:fldCharType="end"/>
      </w:r>
      <w:r w:rsidR="001D702E">
        <w:t xml:space="preserve">. The average F-measure score for the </w:t>
      </w:r>
      <w:proofErr w:type="spellStart"/>
      <w:r w:rsidR="001D702E">
        <w:t>curvelet</w:t>
      </w:r>
      <w:proofErr w:type="spellEnd"/>
      <w:r w:rsidR="001D702E">
        <w:t xml:space="preserve"> </w:t>
      </w:r>
      <w:r w:rsidR="001D702E">
        <w:lastRenderedPageBreak/>
        <w:t xml:space="preserve">filter was the highest followed by the </w:t>
      </w:r>
      <w:proofErr w:type="spellStart"/>
      <w:r w:rsidR="001D702E">
        <w:t>tubeness</w:t>
      </w:r>
      <w:proofErr w:type="spellEnd"/>
      <w:r w:rsidR="001D702E">
        <w:t xml:space="preserve">, </w:t>
      </w:r>
      <w:r w:rsidR="00A5153A">
        <w:t>SPIRAL-</w:t>
      </w:r>
      <w:r w:rsidR="001D702E">
        <w:t xml:space="preserve">TVX, and Gaussian filters. The error bars indicate the standard deviation between the F-measure scores from each of the 3 observers and show that the scores between observers were very similar, meaning that the </w:t>
      </w:r>
      <w:proofErr w:type="spellStart"/>
      <w:r w:rsidR="001D702E">
        <w:t>curvelet</w:t>
      </w:r>
      <w:proofErr w:type="spellEnd"/>
      <w:r w:rsidR="001D702E">
        <w:t xml:space="preserve"> filter result was the closest match to all 3 observers.</w:t>
      </w:r>
      <w:r w:rsidR="00216639" w:rsidRPr="00216639">
        <w:rPr>
          <w:noProof/>
          <w:lang w:bidi="ar-SA"/>
        </w:rPr>
        <w:drawing>
          <wp:inline distT="0" distB="0" distL="0" distR="0">
            <wp:extent cx="5337110" cy="3480319"/>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t="6527" b="6527"/>
                    <a:stretch>
                      <a:fillRect/>
                    </a:stretch>
                  </pic:blipFill>
                  <pic:spPr bwMode="auto">
                    <a:xfrm>
                      <a:off x="0" y="0"/>
                      <a:ext cx="5337110" cy="3480319"/>
                    </a:xfrm>
                    <a:prstGeom prst="rect">
                      <a:avLst/>
                    </a:prstGeom>
                    <a:noFill/>
                    <a:ln w="9525">
                      <a:noFill/>
                      <a:miter lim="800000"/>
                      <a:headEnd/>
                      <a:tailEnd/>
                    </a:ln>
                  </pic:spPr>
                </pic:pic>
              </a:graphicData>
            </a:graphic>
          </wp:inline>
        </w:drawing>
      </w:r>
    </w:p>
    <w:p w:rsidR="00CD3387" w:rsidRDefault="00CD3387" w:rsidP="00CD3387">
      <w:pPr>
        <w:pStyle w:val="Caption"/>
      </w:pPr>
      <w:bookmarkStart w:id="18" w:name="_Ref335120694"/>
      <w:r>
        <w:t xml:space="preserve">Figure </w:t>
      </w:r>
      <w:r w:rsidR="00E5129D">
        <w:fldChar w:fldCharType="begin"/>
      </w:r>
      <w:r w:rsidR="00586826">
        <w:instrText xml:space="preserve"> SEQ Figure \* ARABIC </w:instrText>
      </w:r>
      <w:r w:rsidR="00E5129D">
        <w:fldChar w:fldCharType="separate"/>
      </w:r>
      <w:r w:rsidR="006F0976">
        <w:rPr>
          <w:noProof/>
        </w:rPr>
        <w:t>6</w:t>
      </w:r>
      <w:r w:rsidR="00E5129D">
        <w:rPr>
          <w:noProof/>
        </w:rPr>
        <w:fldChar w:fldCharType="end"/>
      </w:r>
      <w:bookmarkEnd w:id="18"/>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focus on our </w:t>
      </w:r>
      <w:proofErr w:type="spellStart"/>
      <w:r>
        <w:t>curvelet</w:t>
      </w:r>
      <w:proofErr w:type="spellEnd"/>
      <w:r>
        <w:t xml:space="preserve"> filter and further evaluate its performance combined with FIRE. To do this, we developed a </w:t>
      </w:r>
      <w:proofErr w:type="spellStart"/>
      <w:r>
        <w:t>Matlab</w:t>
      </w:r>
      <w:proofErr w:type="spellEnd"/>
      <w:r>
        <w:t xml:space="preserve">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E5129D">
        <w:fldChar w:fldCharType="begin"/>
      </w:r>
      <w:r w:rsidR="00A37B14">
        <w:instrText xml:space="preserve"> REF _Ref335122993 \h </w:instrText>
      </w:r>
      <w:r w:rsidR="00E5129D">
        <w:fldChar w:fldCharType="separate"/>
      </w:r>
      <w:r w:rsidR="006F0976">
        <w:t xml:space="preserve">Figure </w:t>
      </w:r>
      <w:r w:rsidR="006F0976">
        <w:rPr>
          <w:noProof/>
        </w:rPr>
        <w:t>7</w:t>
      </w:r>
      <w:r w:rsidR="00E5129D">
        <w:fldChar w:fldCharType="end"/>
      </w:r>
      <w:r w:rsidR="00A37B14">
        <w:t>.</w:t>
      </w:r>
      <w:r w:rsidR="00E427F9">
        <w:t xml:space="preserve"> These results show that the CT-FIRE algorithm produces accurate length and angle measures in synthetic images.</w:t>
      </w:r>
    </w:p>
    <w:p w:rsidR="00C33982" w:rsidRDefault="00C33982" w:rsidP="00930BF9">
      <w:pPr>
        <w:keepNext/>
        <w:jc w:val="center"/>
      </w:pPr>
      <w:r>
        <w:rPr>
          <w:noProof/>
          <w:lang w:bidi="ar-SA"/>
        </w:rPr>
        <w:lastRenderedPageBreak/>
        <w:drawing>
          <wp:inline distT="0" distB="0" distL="0" distR="0">
            <wp:extent cx="5085183" cy="2528596"/>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l="6907" t="6918" r="7535" b="7862"/>
                    <a:stretch>
                      <a:fillRect/>
                    </a:stretch>
                  </pic:blipFill>
                  <pic:spPr bwMode="auto">
                    <a:xfrm>
                      <a:off x="0" y="0"/>
                      <a:ext cx="5085183" cy="2528596"/>
                    </a:xfrm>
                    <a:prstGeom prst="rect">
                      <a:avLst/>
                    </a:prstGeom>
                    <a:noFill/>
                    <a:ln w="9525">
                      <a:noFill/>
                      <a:miter lim="800000"/>
                      <a:headEnd/>
                      <a:tailEnd/>
                    </a:ln>
                  </pic:spPr>
                </pic:pic>
              </a:graphicData>
            </a:graphic>
          </wp:inline>
        </w:drawing>
      </w:r>
    </w:p>
    <w:p w:rsidR="00FB43F2" w:rsidRDefault="00C33982" w:rsidP="00930BF9">
      <w:pPr>
        <w:keepNext/>
        <w:jc w:val="center"/>
      </w:pPr>
      <w:r>
        <w:rPr>
          <w:noProof/>
          <w:lang w:bidi="ar-SA"/>
        </w:rPr>
        <w:drawing>
          <wp:inline distT="0" distB="0" distL="0" distR="0">
            <wp:extent cx="5066522" cy="2500604"/>
            <wp:effectExtent l="19050" t="0" r="778"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l="6750" t="7547" r="8006" b="8176"/>
                    <a:stretch>
                      <a:fillRect/>
                    </a:stretch>
                  </pic:blipFill>
                  <pic:spPr bwMode="auto">
                    <a:xfrm>
                      <a:off x="0" y="0"/>
                      <a:ext cx="5066522" cy="2500604"/>
                    </a:xfrm>
                    <a:prstGeom prst="rect">
                      <a:avLst/>
                    </a:prstGeom>
                    <a:noFill/>
                    <a:ln w="9525">
                      <a:noFill/>
                      <a:miter lim="800000"/>
                      <a:headEnd/>
                      <a:tailEnd/>
                    </a:ln>
                  </pic:spPr>
                </pic:pic>
              </a:graphicData>
            </a:graphic>
          </wp:inline>
        </w:drawing>
      </w:r>
    </w:p>
    <w:p w:rsidR="00734D2F" w:rsidRPr="000A4305" w:rsidRDefault="00FB43F2" w:rsidP="00FB43F2">
      <w:pPr>
        <w:pStyle w:val="Caption"/>
      </w:pPr>
      <w:bookmarkStart w:id="19" w:name="_Ref335122993"/>
      <w:r>
        <w:t xml:space="preserve">Figure </w:t>
      </w:r>
      <w:r w:rsidR="00E5129D">
        <w:fldChar w:fldCharType="begin"/>
      </w:r>
      <w:r w:rsidR="00586826">
        <w:instrText xml:space="preserve"> SEQ Figure \* ARABIC </w:instrText>
      </w:r>
      <w:r w:rsidR="00E5129D">
        <w:fldChar w:fldCharType="separate"/>
      </w:r>
      <w:r w:rsidR="006F0976">
        <w:rPr>
          <w:noProof/>
        </w:rPr>
        <w:t>7</w:t>
      </w:r>
      <w:r w:rsidR="00E5129D">
        <w:rPr>
          <w:noProof/>
        </w:rPr>
        <w:fldChar w:fldCharType="end"/>
      </w:r>
      <w:bookmarkEnd w:id="19"/>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20" w:name="_Toc338676518"/>
      <w:r>
        <w:t>Discussion</w:t>
      </w:r>
      <w:bookmarkEnd w:id="20"/>
    </w:p>
    <w:p w:rsidR="00B32D91" w:rsidRDefault="00B32D91" w:rsidP="00B32D91">
      <w:r>
        <w:t>(We may consider moving the synthetic fiber analysis to this section to highlight high accuracy of  FIRE )</w:t>
      </w:r>
    </w:p>
    <w:p w:rsidR="00B32D91" w:rsidRDefault="00B32D91" w:rsidP="00B32D91">
      <w:r>
        <w:t xml:space="preserve">What are pros and cons of each method? Discussion should include computation time, expandability to larger images, ability to handle noise, dense fibers, curvy fibers, fibers of varying thickness and </w:t>
      </w:r>
      <w:r>
        <w:lastRenderedPageBreak/>
        <w:t xml:space="preserve">brightness, fibers of varying outline shape (like does the fiber look like a string of pearls </w:t>
      </w:r>
      <w:proofErr w:type="spellStart"/>
      <w:r>
        <w:t>vs</w:t>
      </w:r>
      <w:proofErr w:type="spellEnd"/>
      <w:r>
        <w:t xml:space="preserve"> a straight rod for example).</w:t>
      </w:r>
    </w:p>
    <w:p w:rsidR="00B32D91" w:rsidRDefault="00B32D91" w:rsidP="00B32D91">
      <w:proofErr w:type="spellStart"/>
      <w:r>
        <w:t>Quanti</w:t>
      </w:r>
      <w:proofErr w:type="spellEnd"/>
      <w:r>
        <w:t xml:space="preserve"> </w:t>
      </w:r>
      <w:proofErr w:type="spellStart"/>
      <w:r>
        <w:t>vs</w:t>
      </w:r>
      <w:proofErr w:type="spellEnd"/>
      <w:r>
        <w:t xml:space="preserve"> class</w:t>
      </w:r>
    </w:p>
    <w:p w:rsidR="00B32D91" w:rsidRDefault="00B32D91" w:rsidP="00B32D91">
      <w:r>
        <w:t xml:space="preserve">2D </w:t>
      </w:r>
      <w:proofErr w:type="spellStart"/>
      <w:r>
        <w:t>vs</w:t>
      </w:r>
      <w:proofErr w:type="spellEnd"/>
      <w:r>
        <w:t xml:space="preserve"> 3D</w:t>
      </w:r>
    </w:p>
    <w:p w:rsidR="00B32D91" w:rsidRDefault="00B32D91" w:rsidP="00B32D91">
      <w:r>
        <w:t xml:space="preserve">FW </w:t>
      </w:r>
      <w:proofErr w:type="spellStart"/>
      <w:r>
        <w:t>vs</w:t>
      </w:r>
      <w:proofErr w:type="spellEnd"/>
      <w:r>
        <w:t xml:space="preserve"> Backwards SHG</w:t>
      </w:r>
    </w:p>
    <w:p w:rsidR="00B32D91" w:rsidRDefault="00B32D91" w:rsidP="00B32D91">
      <w:r>
        <w:t>Having software that is integrated with analysis solutions</w:t>
      </w:r>
    </w:p>
    <w:p w:rsidR="00B32D91" w:rsidRDefault="00B32D91" w:rsidP="00B32D91"/>
    <w:p w:rsidR="006930F7" w:rsidRDefault="00B32D91" w:rsidP="00B32D91">
      <w:r>
        <w:t>In the present study we compare preprocessing approaches prior to the</w:t>
      </w:r>
      <w:r w:rsidR="001E5440">
        <w:t xml:space="preserve"> application of the</w:t>
      </w:r>
      <w:r>
        <w:t xml:space="preserve"> FIRE fiber extraction algorithm to identify </w:t>
      </w:r>
      <w:r w:rsidR="00E33E32">
        <w:t>high-level</w:t>
      </w:r>
      <w:r>
        <w:t xml:space="preserve"> collagen fiber characteristics in a series of SHG images of </w:t>
      </w:r>
      <w:r w:rsidR="007059EB">
        <w:t xml:space="preserve">collagen in </w:t>
      </w:r>
      <w:r>
        <w:t>mammary tissue. Fiber extraction facilitates automated analysis of collagen features such as fiber number, length, and curvature. These features are important to the study of cellular interactions with tissues and have not been readily available with current collagen image analysis techniques.</w:t>
      </w:r>
      <w:r w:rsidR="007059EB">
        <w:t xml:space="preserve"> Computer assisted interpretation of these high-level collagen fiber patterns has the potential to generate more reliable and reproducible results compared to manual 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E5129D">
        <w:fldChar w:fldCharType="begin"/>
      </w:r>
      <w:r w:rsidR="00BA246C">
        <w:instrText xml:space="preserve"> ADDIN EN.CITE &lt;EndNote&gt;&lt;Cite&gt;&lt;Author&gt;Conklin&lt;/Author&gt;&lt;Year&gt;2011&lt;/Year&gt;&lt;IDText&gt;Aligned collagen is a prognostic signature for survival in human breast carcinoma.&lt;/IDText&gt;&lt;DisplayText&gt;(4)&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E5129D">
        <w:fldChar w:fldCharType="separate"/>
      </w:r>
      <w:r w:rsidR="00BA246C">
        <w:rPr>
          <w:noProof/>
        </w:rPr>
        <w:t>(4)</w:t>
      </w:r>
      <w:r w:rsidR="00E5129D">
        <w:fldChar w:fldCharType="end"/>
      </w:r>
      <w:r w:rsidR="00D72344">
        <w:t>.</w:t>
      </w:r>
      <w:r w:rsidR="006930F7" w:rsidDel="006930F7">
        <w:t xml:space="preserve"> </w:t>
      </w:r>
    </w:p>
    <w:p w:rsidR="00E61657" w:rsidRDefault="00B32D91" w:rsidP="00B32D91">
      <w:r>
        <w:t xml:space="preserve">To our knowledge, FIRE </w:t>
      </w:r>
      <w:r w:rsidR="006930F7">
        <w:t>has not been applied to</w:t>
      </w:r>
      <w:r>
        <w:t xml:space="preserve"> SHG images</w:t>
      </w:r>
      <w:r w:rsidR="006930F7">
        <w:t xml:space="preserve"> of collagen in tissue</w:t>
      </w:r>
      <w:r>
        <w:t>. According to our testing, though FIRE works well in some situations without any preprocessing or pre-filtering,</w:t>
      </w:r>
      <w:r w:rsidR="006930F7">
        <w:t xml:space="preserve"> the algorithm</w:t>
      </w:r>
      <w:r>
        <w:t xml:space="preserve"> fails </w:t>
      </w:r>
      <w:r w:rsidR="006930F7">
        <w:t xml:space="preserve">when collagen fibers are densely packed or image quality is degraded. </w:t>
      </w:r>
      <w:r>
        <w:t>Our work aimed to extend FIRE's applications to complicated SHG images</w:t>
      </w:r>
      <w:r w:rsidR="00E61657">
        <w:t xml:space="preserve"> in tissue</w:t>
      </w:r>
      <w:r w:rsidR="006930F7">
        <w:t xml:space="preserve"> and to quantitatively compare the performance of a </w:t>
      </w:r>
      <w:r w:rsidR="00E33E32">
        <w:t>selection</w:t>
      </w:r>
      <w:r w:rsidR="006930F7">
        <w:t xml:space="preserve"> of preprocessing algorithms.</w:t>
      </w:r>
      <w:r>
        <w:t xml:space="preserve">  </w:t>
      </w:r>
      <w:r w:rsidR="00E61657">
        <w:t xml:space="preserve">Our </w:t>
      </w:r>
      <w:r>
        <w:t xml:space="preserve">results show </w:t>
      </w:r>
      <w:r w:rsidR="00E61657">
        <w:t xml:space="preserve">that </w:t>
      </w:r>
      <w:r>
        <w:t xml:space="preserve">both </w:t>
      </w:r>
      <w:r w:rsidR="00E61657">
        <w:t xml:space="preserve">the </w:t>
      </w:r>
      <w:proofErr w:type="spellStart"/>
      <w:r>
        <w:t>curvelet</w:t>
      </w:r>
      <w:proofErr w:type="spellEnd"/>
      <w:r>
        <w:t xml:space="preserve"> </w:t>
      </w:r>
      <w:r>
        <w:lastRenderedPageBreak/>
        <w:t xml:space="preserve">transform and </w:t>
      </w:r>
      <w:r w:rsidR="00E61657">
        <w:t xml:space="preserve">the </w:t>
      </w:r>
      <w:proofErr w:type="spellStart"/>
      <w:r w:rsidR="00E61657">
        <w:t>t</w:t>
      </w:r>
      <w:r>
        <w:t>ubeness</w:t>
      </w:r>
      <w:proofErr w:type="spellEnd"/>
      <w:r>
        <w:t xml:space="preserve"> filter(TF) are very promising and </w:t>
      </w:r>
      <w:r w:rsidR="00E61657">
        <w:t>are</w:t>
      </w:r>
      <w:r>
        <w:t xml:space="preserve"> likely to improve the fiber extraction accuracy </w:t>
      </w:r>
      <w:r w:rsidR="00E61657">
        <w:t xml:space="preserve">achieved </w:t>
      </w:r>
      <w:r>
        <w:t xml:space="preserve">by </w:t>
      </w:r>
      <w:r w:rsidR="00E61657">
        <w:t>the</w:t>
      </w:r>
      <w:r>
        <w:t xml:space="preserve"> FIRE algorithm. </w:t>
      </w:r>
      <w:r w:rsidR="00E61657">
        <w:t>Although FIRE is used in our study for fiber extraction, other</w:t>
      </w:r>
      <w:r w:rsidR="006E2C10">
        <w:t xml:space="preserve"> effective approaches that have been developed for vessel segmentation such as</w:t>
      </w:r>
      <w:r w:rsidR="00E61657">
        <w:t xml:space="preserve"> </w:t>
      </w:r>
      <w:r w:rsidR="00B3513F">
        <w:t xml:space="preserve">statistical tracking </w:t>
      </w:r>
      <w:r w:rsidR="00E5129D">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4LTMw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BA246C">
        <w:instrText xml:space="preserve"> ADDIN EN.CITE </w:instrText>
      </w:r>
      <w:r w:rsidR="00E5129D">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4LTMw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BA246C">
        <w:instrText xml:space="preserve"> ADDIN EN.CITE.DATA </w:instrText>
      </w:r>
      <w:r w:rsidR="00E5129D">
        <w:fldChar w:fldCharType="end"/>
      </w:r>
      <w:r w:rsidR="00E5129D">
        <w:fldChar w:fldCharType="separate"/>
      </w:r>
      <w:r w:rsidR="00BA246C">
        <w:rPr>
          <w:noProof/>
        </w:rPr>
        <w:t>(28-30)</w:t>
      </w:r>
      <w:r w:rsidR="00E5129D">
        <w:fldChar w:fldCharType="end"/>
      </w:r>
      <w:r w:rsidR="006E2C10">
        <w:t xml:space="preserve"> may be effective in SHG image analysis</w:t>
      </w:r>
      <w:r w:rsidR="00E61657">
        <w:t xml:space="preserve">. We believe the </w:t>
      </w:r>
      <w:proofErr w:type="spellStart"/>
      <w:r w:rsidR="00E61657">
        <w:t>curvelet</w:t>
      </w:r>
      <w:proofErr w:type="spellEnd"/>
      <w:r w:rsidR="00E61657">
        <w:t xml:space="preserve"> transform and </w:t>
      </w:r>
      <w:proofErr w:type="spellStart"/>
      <w:r w:rsidR="00E61657">
        <w:t>tubeness</w:t>
      </w:r>
      <w:proofErr w:type="spellEnd"/>
      <w:r w:rsidR="00E61657">
        <w:t xml:space="preserve"> filter</w:t>
      </w:r>
      <w:r w:rsidR="003446A7">
        <w:t xml:space="preserve"> would generally improve </w:t>
      </w:r>
      <w:r w:rsidR="00E61657">
        <w:t>these algorithms</w:t>
      </w:r>
      <w:r w:rsidR="003446A7">
        <w:t xml:space="preserve"> as well.</w:t>
      </w:r>
      <w:r w:rsidR="00E61657">
        <w:t xml:space="preserve"> </w:t>
      </w:r>
    </w:p>
    <w:p w:rsidR="00B32D91" w:rsidRDefault="003446A7" w:rsidP="00B32D91">
      <w:r>
        <w:t xml:space="preserve">A recent review </w:t>
      </w:r>
      <w:r w:rsidR="00E5129D">
        <w:fldChar w:fldCharType="begin"/>
      </w:r>
      <w:r w:rsidR="00BA246C">
        <w:instrText xml:space="preserve"> ADDIN EN.CITE &lt;EndNote&gt;&lt;Cite&gt;&lt;Author&gt;Ma&lt;/Author&gt;&lt;Year&gt;2010&lt;/Year&gt;&lt;IDText&gt;The Curvelet Transform&lt;/IDText&gt;&lt;DisplayText&gt;(31)&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E5129D">
        <w:fldChar w:fldCharType="separate"/>
      </w:r>
      <w:r w:rsidR="00BA246C">
        <w:rPr>
          <w:noProof/>
        </w:rPr>
        <w:t>(31)</w:t>
      </w:r>
      <w:r w:rsidR="00E5129D">
        <w:fldChar w:fldCharType="end"/>
      </w:r>
      <w:r>
        <w:t>suggested that the</w:t>
      </w:r>
      <w:r w:rsidR="00B32D91">
        <w:t xml:space="preserve"> </w:t>
      </w:r>
      <w:proofErr w:type="spellStart"/>
      <w:r w:rsidR="00B32D91">
        <w:t>curvelet</w:t>
      </w:r>
      <w:proofErr w:type="spellEnd"/>
      <w:r w:rsidR="00B32D91">
        <w:t xml:space="preserve"> transform </w:t>
      </w:r>
      <w:r>
        <w:t>should be applied</w:t>
      </w:r>
      <w:r w:rsidR="00B32D91">
        <w:t xml:space="preserve"> in combination with other approaches for image processing</w:t>
      </w:r>
      <w:r>
        <w:t xml:space="preserve"> such as fiber extraction, as we have done here</w:t>
      </w:r>
      <w:r w:rsidR="00B32D91">
        <w:t xml:space="preserve">. By selecting and </w:t>
      </w:r>
      <w:proofErr w:type="spellStart"/>
      <w:r w:rsidR="00B32D91">
        <w:t>thresholding</w:t>
      </w:r>
      <w:proofErr w:type="spellEnd"/>
      <w:r w:rsidR="00B32D91">
        <w:t xml:space="preserve"> the most representative scales,  the </w:t>
      </w:r>
      <w:proofErr w:type="spellStart"/>
      <w:r w:rsidR="00B32D91">
        <w:t>curvelet</w:t>
      </w:r>
      <w:proofErr w:type="spellEnd"/>
      <w:r w:rsidR="00B32D91">
        <w:t xml:space="preserve"> transform(CT) based method shows the best performance for both </w:t>
      </w:r>
      <w:proofErr w:type="spellStart"/>
      <w:r w:rsidR="00B32D91">
        <w:t>denoising</w:t>
      </w:r>
      <w:proofErr w:type="spellEnd"/>
      <w:r w:rsidR="00B32D91">
        <w:t xml:space="preserve"> the image and enhancing edge information producing a better fiber extraction among all the proposed preprocessing algorithms discussed in this paper. In addition, the CT based method simplifies the often difficult choice of selecting a threshold to </w:t>
      </w:r>
      <w:proofErr w:type="spellStart"/>
      <w:r w:rsidR="00B32D91">
        <w:t>binarize</w:t>
      </w:r>
      <w:proofErr w:type="spellEnd"/>
      <w:r w:rsidR="00B32D91">
        <w:t xml:space="preserve"> the image early in the FIRE process. Image </w:t>
      </w:r>
      <w:proofErr w:type="spellStart"/>
      <w:r w:rsidR="00B32D91">
        <w:t>thresholding</w:t>
      </w:r>
      <w:proofErr w:type="spellEnd"/>
      <w:r w:rsidR="00B32D91">
        <w:t xml:space="preserve"> can be difficult in low SNR and non-stationary images but can be alleviated through the application of more complicated </w:t>
      </w:r>
      <w:proofErr w:type="spellStart"/>
      <w:r w:rsidR="00B32D91">
        <w:t>thresholding</w:t>
      </w:r>
      <w:proofErr w:type="spellEnd"/>
      <w:r w:rsidR="00B32D91">
        <w:t xml:space="preserve"> techniques </w:t>
      </w:r>
      <w:r w:rsidR="00E5129D">
        <w:fldChar w:fldCharType="begin"/>
      </w:r>
      <w:r w:rsidR="00BA246C">
        <w:instrText xml:space="preserve"> ADDIN EN.CITE &lt;EndNote&gt;&lt;Cite&gt;&lt;Author&gt;Pal&lt;/Author&gt;&lt;Year&gt;1993&lt;/Year&gt;&lt;IDText&gt;A REVIEW ON IMAGE SEGMENTATION TECHNIQUES&lt;/IDText&gt;&lt;DisplayText&gt;(32)&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E5129D">
        <w:fldChar w:fldCharType="separate"/>
      </w:r>
      <w:r w:rsidR="00BA246C">
        <w:rPr>
          <w:noProof/>
        </w:rPr>
        <w:t>(32)</w:t>
      </w:r>
      <w:r w:rsidR="00E5129D">
        <w:fldChar w:fldCharType="end"/>
      </w:r>
      <w:r w:rsidR="00347CFF">
        <w:t xml:space="preserve"> </w:t>
      </w:r>
      <w:r w:rsidR="00B32D91">
        <w:t xml:space="preserve">or via the grey level distance threshold </w:t>
      </w:r>
      <w:r w:rsidR="00E5129D">
        <w:fldChar w:fldCharType="begin"/>
      </w:r>
      <w:r w:rsidR="00BA246C">
        <w:instrText xml:space="preserve"> ADDIN EN.CITE &lt;EndNote&gt;&lt;Cite&gt;&lt;Author&gt;Molchanov&lt;/Author&gt;&lt;Year&gt;2003&lt;/Year&gt;&lt;IDText&gt;Distance transforms for real-valued functions&lt;/IDText&gt;&lt;DisplayText&gt;(33)&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E5129D">
        <w:fldChar w:fldCharType="separate"/>
      </w:r>
      <w:r w:rsidR="00BA246C">
        <w:rPr>
          <w:noProof/>
        </w:rPr>
        <w:t>(33)</w:t>
      </w:r>
      <w:r w:rsidR="00E5129D">
        <w:fldChar w:fldCharType="end"/>
      </w:r>
      <w:r w:rsidR="003A0D17">
        <w:t xml:space="preserve">. </w:t>
      </w:r>
      <w:r w:rsidR="00B32D91">
        <w:t xml:space="preserve">In our case, the inverse </w:t>
      </w:r>
      <w:proofErr w:type="spellStart"/>
      <w:r w:rsidR="00B32D91">
        <w:t>curvelet</w:t>
      </w:r>
      <w:proofErr w:type="spellEnd"/>
      <w:r w:rsidR="00B32D91">
        <w:t xml:space="preserve"> transform makes threshold selection simple by placing the background on the negative side of zero and the for</w:t>
      </w:r>
      <w:r>
        <w:t>e</w:t>
      </w:r>
      <w:r w:rsidR="00B32D91">
        <w:t xml:space="preserve">ground on the positive side of zero, allowing the threshold to always remain at zero. To take full advantage of the </w:t>
      </w:r>
      <w:proofErr w:type="spellStart"/>
      <w:r w:rsidR="00B32D91">
        <w:t>multiscale</w:t>
      </w:r>
      <w:proofErr w:type="spellEnd"/>
      <w:r w:rsidR="00B32D91">
        <w:t xml:space="preserve"> analysis of </w:t>
      </w:r>
      <w:proofErr w:type="spellStart"/>
      <w:r w:rsidR="00B32D91">
        <w:t>curvelet</w:t>
      </w:r>
      <w:proofErr w:type="spellEnd"/>
      <w:r w:rsidR="00B32D91">
        <w:t xml:space="preserve"> transform based approaches, an optimal scale combination can be obtained according to the features of the images to take into account different fiber width, length and dynamic intensity change</w:t>
      </w:r>
      <w:r>
        <w:t>s</w:t>
      </w:r>
      <w:r w:rsidR="00B32D91">
        <w:t xml:space="preserve">. In addition, although the hard </w:t>
      </w:r>
      <w:proofErr w:type="spellStart"/>
      <w:r w:rsidR="00B32D91">
        <w:t>thresholding</w:t>
      </w:r>
      <w:proofErr w:type="spellEnd"/>
      <w:r w:rsidR="00B32D91">
        <w:t xml:space="preserve"> approach </w:t>
      </w:r>
      <w:r w:rsidR="00E33E32">
        <w:t xml:space="preserve">we </w:t>
      </w:r>
      <w:r w:rsidR="00B32D91">
        <w:t xml:space="preserve">used in </w:t>
      </w:r>
      <w:r w:rsidR="00E33E32">
        <w:t xml:space="preserve">our </w:t>
      </w:r>
      <w:proofErr w:type="spellStart"/>
      <w:r w:rsidR="00B32D91">
        <w:t>curvelet</w:t>
      </w:r>
      <w:proofErr w:type="spellEnd"/>
      <w:r w:rsidR="00B32D91">
        <w:t xml:space="preserve"> </w:t>
      </w:r>
      <w:proofErr w:type="spellStart"/>
      <w:r w:rsidR="00E33E32">
        <w:t>denoising</w:t>
      </w:r>
      <w:proofErr w:type="spellEnd"/>
      <w:r w:rsidR="00E33E32">
        <w:t xml:space="preserve"> algorithm </w:t>
      </w:r>
      <w:r w:rsidR="00B32D91">
        <w:t xml:space="preserve"> has robust performance for most cases we have tested, other soft </w:t>
      </w:r>
      <w:proofErr w:type="spellStart"/>
      <w:r w:rsidR="00B32D91">
        <w:t>thresholding</w:t>
      </w:r>
      <w:proofErr w:type="spellEnd"/>
      <w:r w:rsidR="00B32D91">
        <w:t xml:space="preserve"> or scale</w:t>
      </w:r>
      <w:r>
        <w:t>-</w:t>
      </w:r>
      <w:r w:rsidR="00B32D91">
        <w:t xml:space="preserve">adaptive </w:t>
      </w:r>
      <w:proofErr w:type="spellStart"/>
      <w:r w:rsidR="00B32D91">
        <w:t>thresholding</w:t>
      </w:r>
      <w:proofErr w:type="spellEnd"/>
      <w:r w:rsidR="00B32D91">
        <w:t xml:space="preserve"> techniques can be adopted to finely adjust the CT-reconstruction. The </w:t>
      </w:r>
      <w:proofErr w:type="spellStart"/>
      <w:r w:rsidR="00B32D91">
        <w:t>CurveAlign</w:t>
      </w:r>
      <w:proofErr w:type="spellEnd"/>
      <w:r w:rsidR="00B32D91">
        <w:t xml:space="preserve"> software </w:t>
      </w:r>
      <w:r w:rsidR="00E5129D">
        <w:fldChar w:fldCharType="begin"/>
      </w:r>
      <w:r w:rsidR="00BA246C">
        <w:instrText xml:space="preserve"> ADDIN EN.CITE &lt;EndNote&gt;&lt;Cite&gt;&lt;Author&gt;Pehlke&lt;/Author&gt;&lt;Year&gt;In Press&lt;/Year&gt;&lt;IDText&gt;Quantification of Collagen Architecture using the Curvelet Transform&lt;/IDText&gt;&lt;DisplayText&gt;(10)&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E5129D">
        <w:fldChar w:fldCharType="separate"/>
      </w:r>
      <w:r w:rsidR="00BA246C">
        <w:rPr>
          <w:noProof/>
        </w:rPr>
        <w:t>(10)</w:t>
      </w:r>
      <w:r w:rsidR="00E5129D">
        <w:fldChar w:fldCharType="end"/>
      </w:r>
      <w:r w:rsidR="00B32D91">
        <w:t xml:space="preserve">previously developed in our group which can be used to show the </w:t>
      </w:r>
      <w:proofErr w:type="spellStart"/>
      <w:r w:rsidR="00B32D91">
        <w:t>curvelet</w:t>
      </w:r>
      <w:proofErr w:type="spellEnd"/>
      <w:r w:rsidR="00B32D91">
        <w:t xml:space="preserve"> center</w:t>
      </w:r>
      <w:r w:rsidR="00E33E32">
        <w:t>s</w:t>
      </w:r>
      <w:r w:rsidR="00B32D91">
        <w:t xml:space="preserve"> and direction</w:t>
      </w:r>
      <w:r w:rsidR="00E33E32">
        <w:t>s</w:t>
      </w:r>
      <w:r w:rsidR="00B32D91">
        <w:t xml:space="preserve"> of the fiber edges at a specified scale may also be helpful for choosing the optimal scales and threshold of </w:t>
      </w:r>
      <w:r w:rsidR="00B32D91">
        <w:lastRenderedPageBreak/>
        <w:t xml:space="preserve">the </w:t>
      </w:r>
      <w:proofErr w:type="spellStart"/>
      <w:r w:rsidR="00B32D91">
        <w:t>curvelet</w:t>
      </w:r>
      <w:proofErr w:type="spellEnd"/>
      <w:r w:rsidR="00B32D91">
        <w:t xml:space="preserve"> coefficients.   These advantages may make </w:t>
      </w:r>
      <w:r>
        <w:t>CT-</w:t>
      </w:r>
      <w:r w:rsidR="00B32D91">
        <w:t xml:space="preserve">FIRE more </w:t>
      </w:r>
      <w:r>
        <w:t xml:space="preserve">able </w:t>
      </w:r>
      <w:r w:rsidR="00B32D91">
        <w:t xml:space="preserve">to deal with images </w:t>
      </w:r>
      <w:r w:rsidR="00385FD6">
        <w:t xml:space="preserve">containing </w:t>
      </w:r>
      <w:r w:rsidR="00B32D91">
        <w:t>complicated features such as high fiber density, or non-stationary image intensity or contrast</w:t>
      </w:r>
    </w:p>
    <w:p w:rsidR="00385FD6" w:rsidRDefault="00385FD6" w:rsidP="00B32D91"/>
    <w:p w:rsidR="00385FD6" w:rsidRDefault="00385FD6" w:rsidP="00B32D91"/>
    <w:p w:rsidR="00B32D91" w:rsidRDefault="00B32D91" w:rsidP="00B32D91">
      <w:r>
        <w:t xml:space="preserve">With regard to the other filters, Gaussian filter is a low pass filter and can attenuate the high frequency noise. However, </w:t>
      </w:r>
      <w:proofErr w:type="spellStart"/>
      <w:r>
        <w:t>its</w:t>
      </w:r>
      <w:proofErr w:type="spellEnd"/>
      <w:r>
        <w:t xml:space="preserve"> essential function is to smooth or blur the image which can't meet the needs of fiber edge enhancement.  Although the </w:t>
      </w:r>
      <w:proofErr w:type="spellStart"/>
      <w:r>
        <w:t>Tubeness</w:t>
      </w:r>
      <w:proofErr w:type="spellEnd"/>
      <w:r>
        <w:t xml:space="preserve"> </w:t>
      </w:r>
      <w:proofErr w:type="spellStart"/>
      <w:r>
        <w:t>plugin</w:t>
      </w:r>
      <w:proofErr w:type="spellEnd"/>
      <w:r>
        <w:t xml:space="preserve"> in Fiji is capable of  enhancing line/curve structures and recovering these structures of different width, it may lose some detailed fiber information such as in ? and its ability of </w:t>
      </w:r>
      <w:proofErr w:type="spellStart"/>
      <w:r>
        <w:t>multiscale</w:t>
      </w:r>
      <w:proofErr w:type="spellEnd"/>
      <w:r>
        <w:t xml:space="preserve"> analysis and fiber orientation extraction for SHG collagen images is yet to be evaluated partly because </w:t>
      </w:r>
      <w:proofErr w:type="spellStart"/>
      <w:r>
        <w:t>Tubeness</w:t>
      </w:r>
      <w:proofErr w:type="spellEnd"/>
      <w:r>
        <w:t xml:space="preserve"> filter is not as  a universal and well mathematically  grounded </w:t>
      </w:r>
      <w:proofErr w:type="spellStart"/>
      <w:r>
        <w:t>multiscale</w:t>
      </w:r>
      <w:proofErr w:type="spellEnd"/>
      <w:r>
        <w:t xml:space="preserve"> methods  as </w:t>
      </w:r>
      <w:proofErr w:type="spellStart"/>
      <w:r>
        <w:t>curvelet</w:t>
      </w:r>
      <w:proofErr w:type="spellEnd"/>
      <w:r>
        <w:t xml:space="preserve"> transform.  </w:t>
      </w:r>
    </w:p>
    <w:p w:rsidR="00B32D91" w:rsidRDefault="00B32D91" w:rsidP="00B32D91">
      <w:r w:rsidDel="00AA6E27">
        <w:t xml:space="preserve"> </w:t>
      </w:r>
      <w:r>
        <w:t>It is worth mentioning that, although the preprocessing methods can extend FIRE algorithm's to some degree, they may do little about some intrinsic limitations of FIRE, such as the ability to always properly segment crossing or cross-linked fibers, extremely curvy fibers, or fibers with gaps due to the fibers traveling in and out of the focal plane as we observed in our testing. Advanced or intelligent fiber extension strategy (ref, as Rob mentioned) and fiber segmentation used in other fields may help address this issue.</w:t>
      </w:r>
    </w:p>
    <w:p w:rsidR="00B32D91" w:rsidRDefault="00B32D91" w:rsidP="00B32D91">
      <w:r>
        <w:t xml:space="preserve">Given an automated  and more accurate high-level collagen fiber extraction, we can anticipate collagen alignment analysis can be practically applied to  a huge amount of experimental data  and extract more useful information for cancer diagnosis or and other relevant researches ... ( as those mentioned in section 1,emphasis again the importance ). </w:t>
      </w:r>
    </w:p>
    <w:p w:rsidR="00625634" w:rsidRPr="0041300B" w:rsidRDefault="00B32D91" w:rsidP="0041300B">
      <w:r>
        <w:lastRenderedPageBreak/>
        <w:t xml:space="preserve">Our current work is under both </w:t>
      </w:r>
      <w:proofErr w:type="spellStart"/>
      <w:r>
        <w:t>Matlab</w:t>
      </w:r>
      <w:proofErr w:type="spellEnd"/>
      <w:r>
        <w:t xml:space="preserve">  and Fiji developing environment. To make these approaches more widely accessible to the public, we are planning on developing Fiji </w:t>
      </w:r>
      <w:proofErr w:type="spellStart"/>
      <w:r>
        <w:t>plugin</w:t>
      </w:r>
      <w:proofErr w:type="spellEnd"/>
      <w:r>
        <w:t xml:space="preserve"> of an advanced collagen alignment analysis which may include the function of 2D, 3D collagen fiber/fiber network extraction, cancer diagnosis, ....)</w:t>
      </w:r>
    </w:p>
    <w:p w:rsidR="000A4305" w:rsidRDefault="000A4305" w:rsidP="000A4305">
      <w:pPr>
        <w:pStyle w:val="Heading1"/>
      </w:pPr>
      <w:bookmarkStart w:id="21" w:name="_Toc338676519"/>
      <w:r>
        <w:t>Conclusion</w:t>
      </w:r>
      <w:bookmarkEnd w:id="21"/>
    </w:p>
    <w:p w:rsidR="000401F6" w:rsidRDefault="000401F6">
      <w:r>
        <w:t xml:space="preserve">Review why accurate, quantitative fiber analysis is important. </w:t>
      </w:r>
    </w:p>
    <w:p w:rsidR="000401F6" w:rsidRDefault="000401F6">
      <w:r>
        <w:t>Summarize the results.</w:t>
      </w:r>
    </w:p>
    <w:p w:rsidR="000A4305" w:rsidRDefault="000401F6">
      <w:r>
        <w:t>Conclude with a recommendation for when e</w:t>
      </w:r>
      <w:r w:rsidR="00E427F9">
        <w:t>ach method would be appropriate and future directions.</w:t>
      </w:r>
    </w:p>
    <w:p w:rsidR="00805BAA" w:rsidRDefault="00805BAA"/>
    <w:p w:rsidR="00B32D91" w:rsidRDefault="00B32D91"/>
    <w:p w:rsidR="00B32D91" w:rsidRDefault="00B32D91"/>
    <w:bookmarkStart w:id="22" w:name="_ENREF_33"/>
    <w:p w:rsidR="003F6BE0" w:rsidRPr="003F6BE0" w:rsidRDefault="00E5129D" w:rsidP="003F6BE0">
      <w:pPr>
        <w:spacing w:line="240" w:lineRule="auto"/>
        <w:rPr>
          <w:rFonts w:ascii="Calibri" w:hAnsi="Calibri" w:cs="Calibri"/>
          <w:noProof/>
        </w:rPr>
      </w:pPr>
      <w:r>
        <w:fldChar w:fldCharType="begin"/>
      </w:r>
      <w:r w:rsidR="00B32D91">
        <w:instrText xml:space="preserve"> ADDIN EN.REFLIST </w:instrText>
      </w:r>
      <w:r>
        <w:fldChar w:fldCharType="separate"/>
      </w:r>
      <w:bookmarkStart w:id="23" w:name="_ENREF_1"/>
      <w:r w:rsidR="003F6BE0" w:rsidRPr="003F6BE0">
        <w:rPr>
          <w:rFonts w:ascii="Calibri" w:hAnsi="Calibri" w:cs="Calibri"/>
          <w:noProof/>
        </w:rPr>
        <w:t>1.</w:t>
      </w:r>
      <w:r w:rsidR="003F6BE0" w:rsidRPr="003F6BE0">
        <w:rPr>
          <w:rFonts w:ascii="Calibri" w:hAnsi="Calibri" w:cs="Calibri"/>
          <w:noProof/>
        </w:rPr>
        <w:tab/>
        <w:t>Zipfel WR, Williams RM, Christie R, Nikitin AY, Hyman BT, Webb WW. Live tissue intrinsic emission microscopy using multiphoton-excited native fluorescence and second harmonic generation. Proc Natl Acad Sci U S A. 2003;100(12):7075-80. doi: 0832308100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73/pnas.0832308100. PubMed PMID: 12756303; PubMed Central PMCID: PMCPMC165832.</w:t>
      </w:r>
    </w:p>
    <w:bookmarkEnd w:id="23"/>
    <w:p w:rsidR="003F6BE0" w:rsidRPr="003F6BE0" w:rsidRDefault="003F6BE0" w:rsidP="003F6BE0">
      <w:pPr>
        <w:spacing w:after="0" w:line="240" w:lineRule="auto"/>
        <w:rPr>
          <w:rFonts w:ascii="Calibri" w:hAnsi="Calibri" w:cs="Calibri"/>
          <w:noProof/>
        </w:rPr>
      </w:pPr>
      <w:r w:rsidRPr="003F6BE0">
        <w:rPr>
          <w:rFonts w:ascii="Calibri" w:hAnsi="Calibri" w:cs="Calibri"/>
          <w:noProof/>
        </w:rPr>
        <w:t>2</w:t>
      </w:r>
      <w:bookmarkStart w:id="24" w:name="_ENREF_2"/>
      <w:r w:rsidRPr="003F6BE0">
        <w:rPr>
          <w:rFonts w:ascii="Calibri" w:hAnsi="Calibri" w:cs="Calibri"/>
          <w:noProof/>
        </w:rPr>
        <w:t>.</w:t>
      </w:r>
      <w:r w:rsidRPr="003F6BE0">
        <w:rPr>
          <w:rFonts w:ascii="Calibri" w:hAnsi="Calibri" w:cs="Calibri"/>
          <w:noProof/>
        </w:rPr>
        <w:tab/>
        <w:t>Cox G, Kable E, Jones A, Fraser IK, Manconi F, Gorrell MD. 3-dimensional imaging of collagen using second harmonic generation. Journal of Structural Biology. 2003;141(1). doi: 10.1016/s1047-8477(02)00576-2. PubMed PMID: WOS:000181289600006.</w:t>
      </w:r>
    </w:p>
    <w:bookmarkEnd w:id="24"/>
    <w:p w:rsidR="003F6BE0" w:rsidRPr="003F6BE0" w:rsidRDefault="003F6BE0" w:rsidP="003F6BE0">
      <w:pPr>
        <w:spacing w:after="0" w:line="240" w:lineRule="auto"/>
        <w:rPr>
          <w:rFonts w:ascii="Calibri" w:hAnsi="Calibri" w:cs="Calibri"/>
          <w:noProof/>
        </w:rPr>
      </w:pPr>
      <w:r w:rsidRPr="003F6BE0">
        <w:rPr>
          <w:rFonts w:ascii="Calibri" w:hAnsi="Calibri" w:cs="Calibri"/>
          <w:noProof/>
        </w:rPr>
        <w:t>3</w:t>
      </w:r>
      <w:bookmarkStart w:id="25" w:name="_ENREF_3"/>
      <w:r w:rsidRPr="003F6BE0">
        <w:rPr>
          <w:rFonts w:ascii="Calibri" w:hAnsi="Calibri" w:cs="Calibri"/>
          <w:noProof/>
        </w:rPr>
        <w:t>.</w:t>
      </w:r>
      <w:r w:rsidRPr="003F6BE0">
        <w:rPr>
          <w:rFonts w:ascii="Calibri" w:hAnsi="Calibri" w:cs="Calibri"/>
          <w:noProof/>
        </w:rPr>
        <w:tab/>
        <w:t>Provenzano PP, Eliceiri KW, Yan L, Ada-Nguema A, Conklin MW, Inman DR, et al. Nonlinear optical imaging of cellular processes in breast cancer. Microsc Microanal. 2008;14(6):532-48. doi: S1431927608080884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17/S1431927608080884. PubMed PMID: 18986607.</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4</w:t>
      </w:r>
      <w:bookmarkEnd w:id="25"/>
      <w:r w:rsidRPr="003F6BE0">
        <w:rPr>
          <w:rFonts w:ascii="Calibri" w:hAnsi="Calibri" w:cs="Calibri"/>
          <w:noProof/>
        </w:rPr>
        <w:t>.</w:t>
      </w:r>
      <w:bookmarkStart w:id="26" w:name="_ENREF_4"/>
      <w:r w:rsidRPr="003F6BE0">
        <w:rPr>
          <w:rFonts w:ascii="Calibri" w:hAnsi="Calibri" w:cs="Calibri"/>
          <w:noProof/>
        </w:rPr>
        <w:tab/>
        <w:t>Conklin MW, Eickhoff JC, Riching KM, Pehlke CA, Eliceiri KW, Provenzano PP, et al. Aligned collagen is a prognostic signature for survival in human breast carcinoma. Am J Pathol. 2011;178(3):1221-32. doi: S0002-9440(10)00233-6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16/j.ajpath.2010.11.076. PubMed PMID: 21356373; PubMed Central PMCID: PMCPMC307058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lastRenderedPageBreak/>
        <w:t>5.</w:t>
      </w:r>
      <w:bookmarkEnd w:id="26"/>
      <w:r w:rsidRPr="003F6BE0">
        <w:rPr>
          <w:rFonts w:ascii="Calibri" w:hAnsi="Calibri" w:cs="Calibri"/>
          <w:noProof/>
        </w:rPr>
        <w:tab/>
      </w:r>
      <w:bookmarkStart w:id="27" w:name="_ENREF_5"/>
      <w:r w:rsidRPr="003F6BE0">
        <w:rPr>
          <w:rFonts w:ascii="Calibri" w:hAnsi="Calibri" w:cs="Calibri"/>
          <w:noProof/>
        </w:rPr>
        <w:t>Raub CB, Suresh V, Krasieva T, Lyubovitsky J, Mih JD, Putnam AJ, et al. Noninvasive assessment of collagen gel microstructure and mechanics using multiphoton microscopy. Biophys J. 2007;92(6):2212-22. doi: S0006-3495(07)71024-X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529/biophysj.106.097998. PubMed PMID: 17172303; PubMed Central PMCID: PMCPMC1861799.</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6.</w:t>
      </w:r>
      <w:r w:rsidRPr="003F6BE0">
        <w:rPr>
          <w:rFonts w:ascii="Calibri" w:hAnsi="Calibri" w:cs="Calibri"/>
          <w:noProof/>
        </w:rPr>
        <w:tab/>
      </w:r>
      <w:bookmarkEnd w:id="27"/>
      <w:r w:rsidRPr="003F6BE0">
        <w:rPr>
          <w:rFonts w:ascii="Calibri" w:hAnsi="Calibri" w:cs="Calibri"/>
          <w:noProof/>
        </w:rPr>
        <w:t>N</w:t>
      </w:r>
      <w:bookmarkStart w:id="28" w:name="_ENREF_6"/>
      <w:r w:rsidRPr="003F6BE0">
        <w:rPr>
          <w:rFonts w:ascii="Calibri" w:hAnsi="Calibri" w:cs="Calibri"/>
          <w:noProof/>
        </w:rPr>
        <w:t>adiarnykh O, LaComb RB, Brewer MA, Campagnola PJ. Alterations of the extracellular matrix in ovarian cancer studied by Second Harmonic Generation imaging microscopy. Bmc Cancer. 2010;10. doi: 10.1186/1471-2407-10-94. PubMed PMID: WOS:000275797700003.</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7.</w:t>
      </w:r>
      <w:r w:rsidRPr="003F6BE0">
        <w:rPr>
          <w:rFonts w:ascii="Calibri" w:hAnsi="Calibri" w:cs="Calibri"/>
          <w:noProof/>
        </w:rPr>
        <w:tab/>
      </w:r>
      <w:bookmarkEnd w:id="28"/>
      <w:r w:rsidRPr="003F6BE0">
        <w:rPr>
          <w:rFonts w:ascii="Calibri" w:hAnsi="Calibri" w:cs="Calibri"/>
          <w:noProof/>
        </w:rPr>
        <w:t>W</w:t>
      </w:r>
      <w:bookmarkStart w:id="29" w:name="_ENREF_7"/>
      <w:r w:rsidRPr="003F6BE0">
        <w:rPr>
          <w:rFonts w:ascii="Calibri" w:hAnsi="Calibri" w:cs="Calibri"/>
          <w:noProof/>
        </w:rPr>
        <w:t>atson JM, Rice PF, Marion SL, Brewer MA, Davis JR, Rodriguez JJ, et al. Analysis of second-harmonic-generation microscopy in a mouse model of ovarian carcinoma. Journal of biomedical optics. 2012;17(7). PubMed PMID: MEDLINE:2289448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8.</w:t>
      </w:r>
      <w:r w:rsidRPr="003F6BE0">
        <w:rPr>
          <w:rFonts w:ascii="Calibri" w:hAnsi="Calibri" w:cs="Calibri"/>
          <w:noProof/>
        </w:rPr>
        <w:tab/>
      </w:r>
      <w:bookmarkEnd w:id="29"/>
      <w:r w:rsidRPr="003F6BE0">
        <w:rPr>
          <w:rFonts w:ascii="Calibri" w:hAnsi="Calibri" w:cs="Calibri"/>
          <w:noProof/>
        </w:rPr>
        <w:t>M</w:t>
      </w:r>
      <w:bookmarkStart w:id="30" w:name="_ENREF_8"/>
      <w:r w:rsidRPr="003F6BE0">
        <w:rPr>
          <w:rFonts w:ascii="Calibri" w:hAnsi="Calibri" w:cs="Calibri"/>
          <w:noProof/>
        </w:rPr>
        <w:t>urison GFaSPaR. Analysis of collagen fibre shape changes in breast cancer. Physics in Medicine and Biology. 2008;53(23):664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9.</w:t>
      </w:r>
      <w:r w:rsidRPr="003F6BE0">
        <w:rPr>
          <w:rFonts w:ascii="Calibri" w:hAnsi="Calibri" w:cs="Calibri"/>
          <w:noProof/>
        </w:rPr>
        <w:tab/>
      </w:r>
      <w:bookmarkEnd w:id="30"/>
      <w:r w:rsidRPr="003F6BE0">
        <w:rPr>
          <w:rFonts w:ascii="Calibri" w:hAnsi="Calibri" w:cs="Calibri"/>
          <w:noProof/>
        </w:rPr>
        <w:t>B</w:t>
      </w:r>
      <w:bookmarkStart w:id="31" w:name="_ENREF_9"/>
      <w:r w:rsidRPr="003F6BE0">
        <w:rPr>
          <w:rFonts w:ascii="Calibri" w:hAnsi="Calibri" w:cs="Calibri"/>
          <w:noProof/>
        </w:rPr>
        <w:t>ayan C, Levitt JM, Miller E, Kaplan D, Georgakoudi I. Fully automated, quantitative, noninvasive assessment of collagen fiber content and organization in thick collagen gels. Journal of Applied Physics. 2009;105(10):102042-1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0.</w:t>
      </w:r>
      <w:bookmarkEnd w:id="31"/>
      <w:r w:rsidRPr="003F6BE0">
        <w:rPr>
          <w:rFonts w:ascii="Calibri" w:hAnsi="Calibri" w:cs="Calibri"/>
          <w:noProof/>
        </w:rPr>
        <w:tab/>
      </w:r>
      <w:bookmarkStart w:id="32" w:name="_ENREF_10"/>
      <w:r w:rsidRPr="003F6BE0">
        <w:rPr>
          <w:rFonts w:ascii="Calibri" w:hAnsi="Calibri" w:cs="Calibri"/>
          <w:noProof/>
        </w:rPr>
        <w:t>Pehlke C, Doot J, Sung KE, Provenzano P, Riching K, Inman D, et al. Quantification of Collagen Architecture using the Curvelet Transform. In Press.</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1.</w:t>
      </w:r>
      <w:bookmarkEnd w:id="32"/>
      <w:r w:rsidRPr="003F6BE0">
        <w:rPr>
          <w:rFonts w:ascii="Calibri" w:hAnsi="Calibri" w:cs="Calibri"/>
          <w:noProof/>
        </w:rPr>
        <w:tab/>
      </w:r>
      <w:bookmarkStart w:id="33" w:name="_ENREF_11"/>
      <w:r w:rsidRPr="003F6BE0">
        <w:rPr>
          <w:rFonts w:ascii="Calibri" w:hAnsi="Calibri" w:cs="Calibri"/>
          <w:noProof/>
        </w:rPr>
        <w:t>Frisch KE, Duenwald-Kuehl SE, Kobayashi H, Chamberlain CS, Lakes RS, Vanderby R, Jr. Quantification of collagen organization using fractal dimensions and Fourier transforms. Acta Histochemica. 2012;114(2). doi: 10.1016/j.acthis.2011.03.010. PubMed PMID: WOS:000301902500010.</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2.</w:t>
      </w:r>
      <w:bookmarkEnd w:id="33"/>
      <w:r w:rsidRPr="003F6BE0">
        <w:rPr>
          <w:rFonts w:ascii="Calibri" w:hAnsi="Calibri" w:cs="Calibri"/>
          <w:noProof/>
        </w:rPr>
        <w:tab/>
      </w:r>
      <w:bookmarkStart w:id="34" w:name="_ENREF_12"/>
      <w:r w:rsidRPr="003F6BE0">
        <w:rPr>
          <w:rFonts w:ascii="Calibri" w:hAnsi="Calibri" w:cs="Calibri"/>
          <w:noProof/>
        </w:rPr>
        <w:t>Altendorf H, Decenciere E, Jeulin D, Peixoto PDS, Deniset-Besseau A, Angelini E, et al. Imaging and 3D morphological analysis of collagen fibrils. Journal of Microscopy. 2012;247(2). doi: 10.1111/j.1365-2818.2012.03629.x. PubMed PMID: WOS:000306311800004.</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3.</w:t>
      </w:r>
      <w:bookmarkEnd w:id="34"/>
      <w:r w:rsidRPr="003F6BE0">
        <w:rPr>
          <w:rFonts w:ascii="Calibri" w:hAnsi="Calibri" w:cs="Calibri"/>
          <w:noProof/>
        </w:rPr>
        <w:tab/>
      </w:r>
      <w:bookmarkStart w:id="35" w:name="_ENREF_13"/>
      <w:r w:rsidRPr="003F6BE0">
        <w:rPr>
          <w:rFonts w:ascii="Calibri" w:hAnsi="Calibri" w:cs="Calibri"/>
          <w:noProof/>
        </w:rPr>
        <w:t>Hu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4.</w:t>
      </w:r>
      <w:bookmarkEnd w:id="35"/>
      <w:r w:rsidRPr="003F6BE0">
        <w:rPr>
          <w:rFonts w:ascii="Calibri" w:hAnsi="Calibri" w:cs="Calibri"/>
          <w:noProof/>
        </w:rPr>
        <w:tab/>
      </w:r>
      <w:bookmarkStart w:id="36" w:name="_ENREF_14"/>
      <w:r w:rsidRPr="003F6BE0">
        <w:rPr>
          <w:rFonts w:ascii="Calibri" w:hAnsi="Calibri" w:cs="Calibri"/>
          <w:noProof/>
        </w:rPr>
        <w:t>Wu J, Rajwa B, Filmer DL, Hoffmann CM, Yuan B, Chiang CS, et al. Analysis of orientations of collagen fibers by novel fiber-tracking software. Microsc Microanal. 2003;9(6):574-80. doi: S1431927603030277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017/S1431927603030277. PubMed PMID: 14750992.</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5.</w:t>
      </w:r>
      <w:r w:rsidRPr="003F6BE0">
        <w:rPr>
          <w:rFonts w:ascii="Calibri" w:hAnsi="Calibri" w:cs="Calibri"/>
          <w:noProof/>
        </w:rPr>
        <w:tab/>
      </w:r>
      <w:bookmarkEnd w:id="36"/>
      <w:r w:rsidRPr="003F6BE0">
        <w:rPr>
          <w:rFonts w:ascii="Calibri" w:hAnsi="Calibri" w:cs="Calibri"/>
          <w:noProof/>
        </w:rPr>
        <w:t>W</w:t>
      </w:r>
      <w:bookmarkStart w:id="37" w:name="_ENREF_15"/>
      <w:r w:rsidRPr="003F6BE0">
        <w:rPr>
          <w:rFonts w:ascii="Calibri" w:hAnsi="Calibri" w:cs="Calibri"/>
          <w:noProof/>
        </w:rPr>
        <w:t>u J, Rajwa B, Filmer DL, Hoffmann CM, Yuan B, Chiang C, et al. Automated quantification and reconstruction of collagen matrix from 3D confocal datasets. J Microsc. 2003;210(Pt 2):158-65. doi: 1191 [pii]. PubMed PMID: 12753098.</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6.</w:t>
      </w:r>
      <w:r w:rsidRPr="003F6BE0">
        <w:rPr>
          <w:rFonts w:ascii="Calibri" w:hAnsi="Calibri" w:cs="Calibri"/>
          <w:noProof/>
        </w:rPr>
        <w:tab/>
      </w:r>
      <w:bookmarkEnd w:id="37"/>
      <w:r w:rsidRPr="003F6BE0">
        <w:rPr>
          <w:rFonts w:ascii="Calibri" w:hAnsi="Calibri" w:cs="Calibri"/>
          <w:noProof/>
        </w:rPr>
        <w:t>S</w:t>
      </w:r>
      <w:bookmarkStart w:id="38" w:name="_ENREF_16"/>
      <w:r w:rsidRPr="003F6BE0">
        <w:rPr>
          <w:rFonts w:ascii="Calibri" w:hAnsi="Calibri" w:cs="Calibri"/>
          <w:noProof/>
        </w:rPr>
        <w:t>tein AM, Vader DA, Jawerth LM, Weitz DA, Sander LM. An algorithm for extracting the network geometry of three-dimensional collagen gels. J Microsc. 2008;232(3):463-75. doi: JMI2141 [pii]</w:t>
      </w:r>
    </w:p>
    <w:p w:rsidR="003F6BE0" w:rsidRPr="003F6BE0" w:rsidRDefault="003F6BE0" w:rsidP="003F6BE0">
      <w:pPr>
        <w:spacing w:line="240" w:lineRule="auto"/>
        <w:rPr>
          <w:rFonts w:ascii="Calibri" w:hAnsi="Calibri" w:cs="Calibri"/>
          <w:noProof/>
        </w:rPr>
      </w:pPr>
      <w:r w:rsidRPr="003F6BE0">
        <w:rPr>
          <w:rFonts w:ascii="Calibri" w:hAnsi="Calibri" w:cs="Calibri"/>
          <w:noProof/>
        </w:rPr>
        <w:t>10.1111/j.1365-2818.2008.02141.x. PubMed PMID: 19094023.</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7.</w:t>
      </w:r>
      <w:r w:rsidRPr="003F6BE0">
        <w:rPr>
          <w:rFonts w:ascii="Calibri" w:hAnsi="Calibri" w:cs="Calibri"/>
          <w:noProof/>
        </w:rPr>
        <w:tab/>
        <w:t>H</w:t>
      </w:r>
      <w:bookmarkEnd w:id="38"/>
      <w:r w:rsidRPr="003F6BE0">
        <w:rPr>
          <w:rFonts w:ascii="Calibri" w:hAnsi="Calibri" w:cs="Calibri"/>
          <w:noProof/>
        </w:rPr>
        <w:t>a</w:t>
      </w:r>
      <w:bookmarkStart w:id="39" w:name="_ENREF_17"/>
      <w:r w:rsidRPr="003F6BE0">
        <w:rPr>
          <w:rFonts w:ascii="Calibri" w:hAnsi="Calibri" w:cs="Calibri"/>
          <w:noProof/>
        </w:rPr>
        <w:t>rmany ZT, Marcia RF, Willett RM. This is SPIRAL-TAP: Sparse Poisson Intensity Reconstruction ALgorithms-Theory and Practice. Ieee Transactions on Image Processing. 2012;21(3). doi: 10.1109/tip.2011.2168410. PubMed PMID: WOS:00030051080001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8.</w:t>
      </w:r>
      <w:r w:rsidRPr="003F6BE0">
        <w:rPr>
          <w:rFonts w:ascii="Calibri" w:hAnsi="Calibri" w:cs="Calibri"/>
          <w:noProof/>
        </w:rPr>
        <w:tab/>
        <w:t>S</w:t>
      </w:r>
      <w:bookmarkEnd w:id="39"/>
      <w:r w:rsidRPr="003F6BE0">
        <w:rPr>
          <w:rFonts w:ascii="Calibri" w:hAnsi="Calibri" w:cs="Calibri"/>
          <w:noProof/>
        </w:rPr>
        <w:t>a</w:t>
      </w:r>
      <w:bookmarkStart w:id="40" w:name="_ENREF_18"/>
      <w:r w:rsidRPr="003F6BE0">
        <w:rPr>
          <w:rFonts w:ascii="Calibri" w:hAnsi="Calibri" w:cs="Calibri"/>
          <w:noProof/>
        </w:rPr>
        <w:t>to 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19.</w:t>
      </w:r>
      <w:r w:rsidRPr="003F6BE0">
        <w:rPr>
          <w:rFonts w:ascii="Calibri" w:hAnsi="Calibri" w:cs="Calibri"/>
          <w:noProof/>
        </w:rPr>
        <w:tab/>
        <w:t>S</w:t>
      </w:r>
      <w:bookmarkEnd w:id="40"/>
      <w:r w:rsidRPr="003F6BE0">
        <w:rPr>
          <w:rFonts w:ascii="Calibri" w:hAnsi="Calibri" w:cs="Calibri"/>
          <w:noProof/>
        </w:rPr>
        <w:t>t</w:t>
      </w:r>
      <w:bookmarkStart w:id="41" w:name="_ENREF_19"/>
      <w:r w:rsidRPr="003F6BE0">
        <w:rPr>
          <w:rFonts w:ascii="Calibri" w:hAnsi="Calibri" w:cs="Calibri"/>
          <w:noProof/>
        </w:rPr>
        <w:t>arck JL, Candès EJ, Donoho DL. The curvelet transform for image denoising. IEEE Trans Image Process. 2002;11(6):670-84. doi: 10.1109/TIP.2002.1014998. PubMed PMID: 1824466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lastRenderedPageBreak/>
        <w:t>20.</w:t>
      </w:r>
      <w:r w:rsidRPr="003F6BE0">
        <w:rPr>
          <w:rFonts w:ascii="Calibri" w:hAnsi="Calibri" w:cs="Calibri"/>
          <w:noProof/>
        </w:rPr>
        <w:tab/>
        <w:t>C</w:t>
      </w:r>
      <w:bookmarkEnd w:id="41"/>
      <w:r w:rsidRPr="003F6BE0">
        <w:rPr>
          <w:rFonts w:ascii="Calibri" w:hAnsi="Calibri" w:cs="Calibri"/>
          <w:noProof/>
        </w:rPr>
        <w:t>a</w:t>
      </w:r>
      <w:bookmarkStart w:id="42" w:name="_ENREF_20"/>
      <w:r w:rsidRPr="003F6BE0">
        <w:rPr>
          <w:rFonts w:ascii="Calibri" w:hAnsi="Calibri" w:cs="Calibri"/>
          <w:noProof/>
        </w:rPr>
        <w:t>ndes E, Demanet L, Donoho D, Ying L. Fast discrete curvelet transforms. Multiscale Modeling &amp; Simulation. 2006;5(3). doi: 10.1137/05064182x. PubMed PMID: WOS:000242572200007.</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1.</w:t>
      </w:r>
      <w:r w:rsidRPr="003F6BE0">
        <w:rPr>
          <w:rFonts w:ascii="Calibri" w:hAnsi="Calibri" w:cs="Calibri"/>
          <w:noProof/>
        </w:rPr>
        <w:tab/>
        <w:t>S</w:t>
      </w:r>
      <w:bookmarkEnd w:id="42"/>
      <w:r w:rsidRPr="003F6BE0">
        <w:rPr>
          <w:rFonts w:ascii="Calibri" w:hAnsi="Calibri" w:cs="Calibri"/>
          <w:noProof/>
        </w:rPr>
        <w:t>t</w:t>
      </w:r>
      <w:bookmarkStart w:id="43" w:name="_ENREF_21"/>
      <w:r w:rsidRPr="003F6BE0">
        <w:rPr>
          <w:rFonts w:ascii="Calibri" w:hAnsi="Calibri" w:cs="Calibri"/>
          <w:noProof/>
        </w:rPr>
        <w:t>ein A. FIRE FIbeR Extraction 2008 [cited 2012]. Available from: http://www.ima.umn.edu/~astein/Andrew%20Stein/Software.html.</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2.</w:t>
      </w:r>
      <w:r w:rsidRPr="003F6BE0">
        <w:rPr>
          <w:rFonts w:ascii="Calibri" w:hAnsi="Calibri" w:cs="Calibri"/>
          <w:noProof/>
        </w:rPr>
        <w:tab/>
        <w:t>Y</w:t>
      </w:r>
      <w:bookmarkEnd w:id="43"/>
      <w:r w:rsidRPr="003F6BE0">
        <w:rPr>
          <w:rFonts w:ascii="Calibri" w:hAnsi="Calibri" w:cs="Calibri"/>
          <w:noProof/>
        </w:rPr>
        <w:t>e</w:t>
      </w:r>
      <w:bookmarkStart w:id="44" w:name="_ENREF_22"/>
      <w:r w:rsidRPr="003F6BE0">
        <w:rPr>
          <w:rFonts w:ascii="Calibri" w:hAnsi="Calibri" w:cs="Calibri"/>
          <w:noProof/>
        </w:rPr>
        <w:t>w EYS, Sheppard CJR. Second harmonic generation polarization microscopy with tightly focused linearly and radially polarized beams. Optics Communications. 2007;275(2):453-7. doi: 10.1016/j.optcom.2007.03.065. PubMed PMID: WOS:000247381500028.</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3.</w:t>
      </w:r>
      <w:r w:rsidRPr="003F6BE0">
        <w:rPr>
          <w:rFonts w:ascii="Calibri" w:hAnsi="Calibri" w:cs="Calibri"/>
          <w:noProof/>
        </w:rPr>
        <w:tab/>
        <w:t>Y</w:t>
      </w:r>
      <w:bookmarkEnd w:id="44"/>
      <w:r w:rsidRPr="003F6BE0">
        <w:rPr>
          <w:rFonts w:ascii="Calibri" w:hAnsi="Calibri" w:cs="Calibri"/>
          <w:noProof/>
        </w:rPr>
        <w:t>e</w:t>
      </w:r>
      <w:bookmarkStart w:id="45" w:name="_ENREF_23"/>
      <w:r w:rsidRPr="003F6BE0">
        <w:rPr>
          <w:rFonts w:ascii="Calibri" w:hAnsi="Calibri" w:cs="Calibri"/>
          <w:noProof/>
        </w:rPr>
        <w:t>w EYS, Sheppard CJR. Effects of axial field components on second harmonic generation microscopy. Optics Express. 2006;14(3):1167-74. doi: 10.1364/oe.14.001167. PubMed PMID: WOS:000235184500020.</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4.</w:t>
      </w:r>
      <w:r w:rsidRPr="003F6BE0">
        <w:rPr>
          <w:rFonts w:ascii="Calibri" w:hAnsi="Calibri" w:cs="Calibri"/>
          <w:noProof/>
        </w:rPr>
        <w:tab/>
        <w:t>S</w:t>
      </w:r>
      <w:bookmarkEnd w:id="45"/>
      <w:r w:rsidRPr="003F6BE0">
        <w:rPr>
          <w:rFonts w:ascii="Calibri" w:hAnsi="Calibri" w:cs="Calibri"/>
          <w:noProof/>
        </w:rPr>
        <w:t>c</w:t>
      </w:r>
      <w:bookmarkStart w:id="46" w:name="_ENREF_24"/>
      <w:r w:rsidRPr="003F6BE0">
        <w:rPr>
          <w:rFonts w:ascii="Calibri" w:hAnsi="Calibri" w:cs="Calibri"/>
          <w:noProof/>
        </w:rPr>
        <w:t>hindelin J, Arganda-Carreras I, Frise E, Kaynig V, Longair M, Pietzsch T, et al. Fiji: an open-source platform for biological-image analysis. Nature Methods. 2012;9(7):676-82. doi: 10.1038/nmeth.2019. PubMed PMID: WOS:00030594220002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5.</w:t>
      </w:r>
      <w:r w:rsidRPr="003F6BE0">
        <w:rPr>
          <w:rFonts w:ascii="Calibri" w:hAnsi="Calibri" w:cs="Calibri"/>
          <w:noProof/>
        </w:rPr>
        <w:tab/>
        <w:t>L</w:t>
      </w:r>
      <w:bookmarkEnd w:id="46"/>
      <w:r w:rsidRPr="003F6BE0">
        <w:rPr>
          <w:rFonts w:ascii="Calibri" w:hAnsi="Calibri" w:cs="Calibri"/>
          <w:noProof/>
        </w:rPr>
        <w:t>o</w:t>
      </w:r>
      <w:bookmarkStart w:id="47" w:name="_ENREF_25"/>
      <w:r w:rsidRPr="003F6BE0">
        <w:rPr>
          <w:rFonts w:ascii="Calibri" w:hAnsi="Calibri" w:cs="Calibri"/>
          <w:noProof/>
        </w:rPr>
        <w:t>ngair MH, Baker DA, Armstrong JD. Simple Neurite Tracer: open source software for reconstruction, visualization and analysis of neuronal processes. Bioinformatics. 2011;27(17):2453-4. doi: 10.1093/bioinformatics/btr390. PubMed PMID: WOS:000294067300027.</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6.</w:t>
      </w:r>
      <w:r w:rsidRPr="003F6BE0">
        <w:rPr>
          <w:rFonts w:ascii="Calibri" w:hAnsi="Calibri" w:cs="Calibri"/>
          <w:noProof/>
        </w:rPr>
        <w:tab/>
        <w:t>C</w:t>
      </w:r>
      <w:bookmarkEnd w:id="47"/>
      <w:r w:rsidRPr="003F6BE0">
        <w:rPr>
          <w:rFonts w:ascii="Calibri" w:hAnsi="Calibri" w:cs="Calibri"/>
          <w:noProof/>
        </w:rPr>
        <w:t>a</w:t>
      </w:r>
      <w:bookmarkStart w:id="48" w:name="_ENREF_26"/>
      <w:r w:rsidRPr="003F6BE0">
        <w:rPr>
          <w:rFonts w:ascii="Calibri" w:hAnsi="Calibri" w:cs="Calibri"/>
          <w:noProof/>
        </w:rPr>
        <w:t>ndes EJ, Guo F. New multiscale transforms, minimum total variation synthesis: applications to edge-preserving image reconstruction. Signal Processing. 2002;82(11). doi: 10.1016/s0165-1684(02)00300-6. PubMed PMID: WOS:000178707700002.</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7.</w:t>
      </w:r>
      <w:r w:rsidRPr="003F6BE0">
        <w:rPr>
          <w:rFonts w:ascii="Calibri" w:hAnsi="Calibri" w:cs="Calibri"/>
          <w:noProof/>
        </w:rPr>
        <w:tab/>
        <w:t>S</w:t>
      </w:r>
      <w:bookmarkEnd w:id="48"/>
      <w:r w:rsidRPr="003F6BE0">
        <w:rPr>
          <w:rFonts w:ascii="Calibri" w:hAnsi="Calibri" w:cs="Calibri"/>
          <w:noProof/>
        </w:rPr>
        <w:t>a</w:t>
      </w:r>
      <w:bookmarkStart w:id="49" w:name="_ENREF_27"/>
      <w:r w:rsidRPr="003F6BE0">
        <w:rPr>
          <w:rFonts w:ascii="Calibri" w:hAnsi="Calibri" w:cs="Calibri"/>
          <w:noProof/>
        </w:rPr>
        <w:t>ge D, Prodanov D, Ortiz C, Tivenez J-Y, Pecreaux J, Schindelin J. A Java</w:t>
      </w:r>
      <w:r w:rsidRPr="003F6BE0">
        <w:rPr>
          <w:rFonts w:ascii="Calibri" w:hAnsi="Calibri" w:cs="Calibri"/>
          <w:b/>
          <w:noProof/>
        </w:rPr>
        <w:t xml:space="preserve"> package for bi-directional communication and data exchange from Matlab to ImageJ/Fiji. Avai</w:t>
      </w:r>
      <w:r w:rsidRPr="003F6BE0">
        <w:rPr>
          <w:rFonts w:ascii="Calibri" w:hAnsi="Calibri" w:cs="Calibri"/>
          <w:noProof/>
        </w:rPr>
        <w:t>lable from: http://bigwww.epfl.ch/sage/soft/mij/Available from: http://fiji.sc/Miji.</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8.</w:t>
      </w:r>
      <w:r w:rsidRPr="003F6BE0">
        <w:rPr>
          <w:rFonts w:ascii="Calibri" w:hAnsi="Calibri" w:cs="Calibri"/>
          <w:noProof/>
        </w:rPr>
        <w:tab/>
        <w:t>W</w:t>
      </w:r>
      <w:bookmarkEnd w:id="49"/>
      <w:r w:rsidRPr="003F6BE0">
        <w:rPr>
          <w:rFonts w:ascii="Calibri" w:hAnsi="Calibri" w:cs="Calibri"/>
          <w:noProof/>
        </w:rPr>
        <w:t>a</w:t>
      </w:r>
      <w:bookmarkStart w:id="50" w:name="_ENREF_28"/>
      <w:r w:rsidRPr="003F6BE0">
        <w:rPr>
          <w:rFonts w:ascii="Calibri" w:hAnsi="Calibri" w:cs="Calibri"/>
          <w:noProof/>
        </w:rPr>
        <w:t>ng 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29.</w:t>
      </w:r>
      <w:r w:rsidRPr="003F6BE0">
        <w:rPr>
          <w:rFonts w:ascii="Calibri" w:hAnsi="Calibri" w:cs="Calibri"/>
          <w:noProof/>
        </w:rPr>
        <w:tab/>
        <w:t>M</w:t>
      </w:r>
      <w:bookmarkEnd w:id="50"/>
      <w:r w:rsidRPr="003F6BE0">
        <w:rPr>
          <w:rFonts w:ascii="Calibri" w:hAnsi="Calibri" w:cs="Calibri"/>
          <w:noProof/>
        </w:rPr>
        <w:t>o</w:t>
      </w:r>
      <w:bookmarkStart w:id="51" w:name="_ENREF_29"/>
      <w:r w:rsidRPr="003F6BE0">
        <w:rPr>
          <w:rFonts w:ascii="Calibri" w:hAnsi="Calibri" w:cs="Calibri"/>
          <w:noProof/>
        </w:rPr>
        <w:t>han V, Sundaramoorthi G, Tannenbaum A. Tubular Surface Segmentation for Extracting Anatomical Structures From Medical Imagery. Ieee Transactions on Medical Imaging. 2010;29(12):1945-58. doi: 10.1109/tmi.2010.2050896. PubMed PMID: WOS:00028484870000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0.</w:t>
      </w:r>
      <w:r w:rsidRPr="003F6BE0">
        <w:rPr>
          <w:rFonts w:ascii="Calibri" w:hAnsi="Calibri" w:cs="Calibri"/>
          <w:noProof/>
        </w:rPr>
        <w:tab/>
        <w:t>F</w:t>
      </w:r>
      <w:bookmarkEnd w:id="51"/>
      <w:r w:rsidRPr="003F6BE0">
        <w:rPr>
          <w:rFonts w:ascii="Calibri" w:hAnsi="Calibri" w:cs="Calibri"/>
          <w:noProof/>
        </w:rPr>
        <w:t>r</w:t>
      </w:r>
      <w:bookmarkStart w:id="52" w:name="_ENREF_30"/>
      <w:r w:rsidRPr="003F6BE0">
        <w:rPr>
          <w:rFonts w:ascii="Calibri" w:hAnsi="Calibri" w:cs="Calibri"/>
          <w:noProof/>
        </w:rPr>
        <w:t>iman O, Hindennach M, Kuhnel C, Peitgen HO. Multiple hypothesis template tracking of small 3D vessel structures. Medical Image Analysis. 2010;14(2):160-71. doi: 10.1016/j.media.2009.12.003. PubMed PMID: WOS:000275619400006.</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1.</w:t>
      </w:r>
      <w:r w:rsidRPr="003F6BE0">
        <w:rPr>
          <w:rFonts w:ascii="Calibri" w:hAnsi="Calibri" w:cs="Calibri"/>
          <w:noProof/>
        </w:rPr>
        <w:tab/>
        <w:t>M</w:t>
      </w:r>
      <w:bookmarkEnd w:id="52"/>
      <w:r w:rsidRPr="003F6BE0">
        <w:rPr>
          <w:rFonts w:ascii="Calibri" w:hAnsi="Calibri" w:cs="Calibri"/>
          <w:noProof/>
        </w:rPr>
        <w:t>a</w:t>
      </w:r>
      <w:bookmarkStart w:id="53" w:name="_ENREF_31"/>
      <w:r w:rsidRPr="003F6BE0">
        <w:rPr>
          <w:rFonts w:ascii="Calibri" w:hAnsi="Calibri" w:cs="Calibri"/>
          <w:noProof/>
        </w:rPr>
        <w:t xml:space="preserve"> J, Plonka G. The Curvelet Transform. Ieee Signal Processing Magazine. 2010;27(2). doi: 10.1109/msp.2009.935453. PubMed PMID: WOS:000276068100015.</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2.</w:t>
      </w:r>
      <w:r w:rsidRPr="003F6BE0">
        <w:rPr>
          <w:rFonts w:ascii="Calibri" w:hAnsi="Calibri" w:cs="Calibri"/>
          <w:noProof/>
        </w:rPr>
        <w:tab/>
        <w:t>P</w:t>
      </w:r>
      <w:bookmarkEnd w:id="53"/>
      <w:r w:rsidRPr="003F6BE0">
        <w:rPr>
          <w:rFonts w:ascii="Calibri" w:hAnsi="Calibri" w:cs="Calibri"/>
          <w:noProof/>
        </w:rPr>
        <w:t>a</w:t>
      </w:r>
      <w:bookmarkStart w:id="54" w:name="_ENREF_32"/>
      <w:r w:rsidRPr="003F6BE0">
        <w:rPr>
          <w:rFonts w:ascii="Calibri" w:hAnsi="Calibri" w:cs="Calibri"/>
          <w:noProof/>
        </w:rPr>
        <w:t>l NR, Pal SK. A REVIEW ON IMAGE SEGMENTATION TECHNIQUES. Pattern Recognition. 1993;26(9):1277-94. doi: 10.1016/0031-3203(93)90135-j. PubMed PMID: WOS:A1993ME10000001.</w:t>
      </w:r>
    </w:p>
    <w:p w:rsidR="003F6BE0" w:rsidRPr="003F6BE0" w:rsidRDefault="003F6BE0" w:rsidP="003F6BE0">
      <w:pPr>
        <w:spacing w:after="0" w:line="240" w:lineRule="auto"/>
        <w:rPr>
          <w:rFonts w:ascii="Calibri" w:hAnsi="Calibri" w:cs="Calibri"/>
          <w:noProof/>
        </w:rPr>
      </w:pPr>
      <w:r w:rsidRPr="003F6BE0">
        <w:rPr>
          <w:rFonts w:ascii="Calibri" w:hAnsi="Calibri" w:cs="Calibri"/>
          <w:noProof/>
        </w:rPr>
        <w:t>33.</w:t>
      </w:r>
      <w:r w:rsidRPr="003F6BE0">
        <w:rPr>
          <w:rFonts w:ascii="Calibri" w:hAnsi="Calibri" w:cs="Calibri"/>
          <w:noProof/>
        </w:rPr>
        <w:tab/>
        <w:t>M</w:t>
      </w:r>
      <w:bookmarkEnd w:id="54"/>
      <w:r w:rsidRPr="003F6BE0">
        <w:rPr>
          <w:rFonts w:ascii="Calibri" w:hAnsi="Calibri" w:cs="Calibri"/>
          <w:noProof/>
        </w:rPr>
        <w:t>olchanov IS, Teran P. Distance transforms for real-valued functions. Journal of Mathematical Analysis and Applications. 2003;278(2). doi: 10.1016/s0022-247x(02)00719-9. PubMed PMID: WOS:000182274000015.</w:t>
      </w:r>
    </w:p>
    <w:p w:rsidR="003F6BE0" w:rsidRDefault="003F6BE0" w:rsidP="003F6BE0">
      <w:pPr>
        <w:spacing w:line="240" w:lineRule="auto"/>
        <w:rPr>
          <w:rFonts w:ascii="Calibri" w:hAnsi="Calibri" w:cs="Calibri"/>
          <w:noProof/>
        </w:rPr>
      </w:pPr>
    </w:p>
    <w:p w:rsidR="00805BAA" w:rsidRDefault="00E5129D">
      <w:r>
        <w:fldChar w:fldCharType="end"/>
      </w:r>
      <w:bookmarkEnd w:id="22"/>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2"/>
  <w:doNotDisplayPageBoundaries/>
  <w:proofState w:spelling="clean"/>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5D87"/>
    <w:rsid w:val="000151CD"/>
    <w:rsid w:val="0003233D"/>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11AE8"/>
    <w:rsid w:val="00125400"/>
    <w:rsid w:val="001312C9"/>
    <w:rsid w:val="001426D3"/>
    <w:rsid w:val="00142DAB"/>
    <w:rsid w:val="001536FE"/>
    <w:rsid w:val="0015390F"/>
    <w:rsid w:val="00154F48"/>
    <w:rsid w:val="00171845"/>
    <w:rsid w:val="00183B32"/>
    <w:rsid w:val="00185968"/>
    <w:rsid w:val="00187071"/>
    <w:rsid w:val="00187573"/>
    <w:rsid w:val="00197E23"/>
    <w:rsid w:val="001A0528"/>
    <w:rsid w:val="001B1912"/>
    <w:rsid w:val="001B7609"/>
    <w:rsid w:val="001C7533"/>
    <w:rsid w:val="001D702E"/>
    <w:rsid w:val="001E5189"/>
    <w:rsid w:val="001E5440"/>
    <w:rsid w:val="001E58EE"/>
    <w:rsid w:val="001E59C4"/>
    <w:rsid w:val="001F6EBA"/>
    <w:rsid w:val="00201A2C"/>
    <w:rsid w:val="00203D32"/>
    <w:rsid w:val="00216639"/>
    <w:rsid w:val="00217118"/>
    <w:rsid w:val="00222BD7"/>
    <w:rsid w:val="00226F11"/>
    <w:rsid w:val="00243DFD"/>
    <w:rsid w:val="00253244"/>
    <w:rsid w:val="002612B3"/>
    <w:rsid w:val="002621A6"/>
    <w:rsid w:val="00272B67"/>
    <w:rsid w:val="002854AE"/>
    <w:rsid w:val="00293D43"/>
    <w:rsid w:val="002B3528"/>
    <w:rsid w:val="002B5833"/>
    <w:rsid w:val="002C440B"/>
    <w:rsid w:val="002D0F15"/>
    <w:rsid w:val="002D1DE1"/>
    <w:rsid w:val="002D3B67"/>
    <w:rsid w:val="002E5223"/>
    <w:rsid w:val="002E6D7F"/>
    <w:rsid w:val="002F1040"/>
    <w:rsid w:val="002F4DC5"/>
    <w:rsid w:val="002F5920"/>
    <w:rsid w:val="00306C00"/>
    <w:rsid w:val="00313EFC"/>
    <w:rsid w:val="003261A2"/>
    <w:rsid w:val="00327878"/>
    <w:rsid w:val="00330FF1"/>
    <w:rsid w:val="00333BBE"/>
    <w:rsid w:val="003357C9"/>
    <w:rsid w:val="003446A7"/>
    <w:rsid w:val="00347CFF"/>
    <w:rsid w:val="00352752"/>
    <w:rsid w:val="0037028B"/>
    <w:rsid w:val="00370EBE"/>
    <w:rsid w:val="003738C3"/>
    <w:rsid w:val="00376130"/>
    <w:rsid w:val="00385FD6"/>
    <w:rsid w:val="0039325D"/>
    <w:rsid w:val="00397EA5"/>
    <w:rsid w:val="003A0D17"/>
    <w:rsid w:val="003D6CD6"/>
    <w:rsid w:val="003E0BDE"/>
    <w:rsid w:val="003F6BE0"/>
    <w:rsid w:val="004076DD"/>
    <w:rsid w:val="004128C8"/>
    <w:rsid w:val="0041300B"/>
    <w:rsid w:val="00413BA7"/>
    <w:rsid w:val="0042288A"/>
    <w:rsid w:val="00424002"/>
    <w:rsid w:val="00427190"/>
    <w:rsid w:val="004330EA"/>
    <w:rsid w:val="0045507D"/>
    <w:rsid w:val="00460FB7"/>
    <w:rsid w:val="00464FDF"/>
    <w:rsid w:val="004668B0"/>
    <w:rsid w:val="004802A1"/>
    <w:rsid w:val="004A0EC6"/>
    <w:rsid w:val="004B733B"/>
    <w:rsid w:val="004D046D"/>
    <w:rsid w:val="004D13CA"/>
    <w:rsid w:val="004D1B39"/>
    <w:rsid w:val="004D4A95"/>
    <w:rsid w:val="004D5E89"/>
    <w:rsid w:val="004E01E7"/>
    <w:rsid w:val="004E1260"/>
    <w:rsid w:val="004E1A26"/>
    <w:rsid w:val="004E30AE"/>
    <w:rsid w:val="004E492E"/>
    <w:rsid w:val="004F1278"/>
    <w:rsid w:val="004F2ED8"/>
    <w:rsid w:val="004F40BF"/>
    <w:rsid w:val="0050174D"/>
    <w:rsid w:val="0050472F"/>
    <w:rsid w:val="005059E0"/>
    <w:rsid w:val="00507821"/>
    <w:rsid w:val="00527D06"/>
    <w:rsid w:val="005356BD"/>
    <w:rsid w:val="005358F3"/>
    <w:rsid w:val="00537AA1"/>
    <w:rsid w:val="00542709"/>
    <w:rsid w:val="005450AE"/>
    <w:rsid w:val="0055075D"/>
    <w:rsid w:val="00560FD5"/>
    <w:rsid w:val="005729F2"/>
    <w:rsid w:val="005746A9"/>
    <w:rsid w:val="00575043"/>
    <w:rsid w:val="00576DC5"/>
    <w:rsid w:val="00586826"/>
    <w:rsid w:val="00590C6B"/>
    <w:rsid w:val="005A4E76"/>
    <w:rsid w:val="005C06E1"/>
    <w:rsid w:val="005C7297"/>
    <w:rsid w:val="005E03BE"/>
    <w:rsid w:val="005E04CC"/>
    <w:rsid w:val="005E0A16"/>
    <w:rsid w:val="005E0F24"/>
    <w:rsid w:val="005E3C79"/>
    <w:rsid w:val="005F47F3"/>
    <w:rsid w:val="005F68C0"/>
    <w:rsid w:val="005F75DB"/>
    <w:rsid w:val="006000F1"/>
    <w:rsid w:val="0060086B"/>
    <w:rsid w:val="006033E3"/>
    <w:rsid w:val="0061586A"/>
    <w:rsid w:val="006228F1"/>
    <w:rsid w:val="00625634"/>
    <w:rsid w:val="00631F79"/>
    <w:rsid w:val="00640CF9"/>
    <w:rsid w:val="00647418"/>
    <w:rsid w:val="0065000C"/>
    <w:rsid w:val="00655324"/>
    <w:rsid w:val="00670BF0"/>
    <w:rsid w:val="006772DB"/>
    <w:rsid w:val="006808C0"/>
    <w:rsid w:val="006824F5"/>
    <w:rsid w:val="0068575C"/>
    <w:rsid w:val="00685903"/>
    <w:rsid w:val="006930F7"/>
    <w:rsid w:val="00693A7E"/>
    <w:rsid w:val="00693F73"/>
    <w:rsid w:val="00694BD6"/>
    <w:rsid w:val="00696B92"/>
    <w:rsid w:val="006A629C"/>
    <w:rsid w:val="006B36E5"/>
    <w:rsid w:val="006C6DD8"/>
    <w:rsid w:val="006D2CA5"/>
    <w:rsid w:val="006E2C10"/>
    <w:rsid w:val="006F0976"/>
    <w:rsid w:val="007059EB"/>
    <w:rsid w:val="007168C7"/>
    <w:rsid w:val="0072083B"/>
    <w:rsid w:val="007217AD"/>
    <w:rsid w:val="007221E5"/>
    <w:rsid w:val="00734D2F"/>
    <w:rsid w:val="00745BC1"/>
    <w:rsid w:val="007463F8"/>
    <w:rsid w:val="007611E8"/>
    <w:rsid w:val="00763667"/>
    <w:rsid w:val="0076794C"/>
    <w:rsid w:val="007775F7"/>
    <w:rsid w:val="0078234A"/>
    <w:rsid w:val="007924B1"/>
    <w:rsid w:val="00793458"/>
    <w:rsid w:val="007B18EA"/>
    <w:rsid w:val="007B4F86"/>
    <w:rsid w:val="007C2E02"/>
    <w:rsid w:val="007C7974"/>
    <w:rsid w:val="007D2CC9"/>
    <w:rsid w:val="007D4004"/>
    <w:rsid w:val="007D69D4"/>
    <w:rsid w:val="007E7905"/>
    <w:rsid w:val="007F4C14"/>
    <w:rsid w:val="008002B5"/>
    <w:rsid w:val="00805BAA"/>
    <w:rsid w:val="0081674E"/>
    <w:rsid w:val="008167B2"/>
    <w:rsid w:val="008259A6"/>
    <w:rsid w:val="008343DF"/>
    <w:rsid w:val="00834F23"/>
    <w:rsid w:val="008553A1"/>
    <w:rsid w:val="008618FF"/>
    <w:rsid w:val="0088294B"/>
    <w:rsid w:val="00897FCF"/>
    <w:rsid w:val="008A4D0C"/>
    <w:rsid w:val="008B0A24"/>
    <w:rsid w:val="008B49D1"/>
    <w:rsid w:val="008B4E94"/>
    <w:rsid w:val="008C23F5"/>
    <w:rsid w:val="008C4745"/>
    <w:rsid w:val="008E3D51"/>
    <w:rsid w:val="008F0B53"/>
    <w:rsid w:val="00910FD9"/>
    <w:rsid w:val="00930BF9"/>
    <w:rsid w:val="00931928"/>
    <w:rsid w:val="00931C44"/>
    <w:rsid w:val="009403BE"/>
    <w:rsid w:val="009504D4"/>
    <w:rsid w:val="00951695"/>
    <w:rsid w:val="00966C7A"/>
    <w:rsid w:val="00972CC1"/>
    <w:rsid w:val="00994B32"/>
    <w:rsid w:val="009A1579"/>
    <w:rsid w:val="009B01D8"/>
    <w:rsid w:val="009C5DAE"/>
    <w:rsid w:val="009C7E48"/>
    <w:rsid w:val="009D778A"/>
    <w:rsid w:val="009E3438"/>
    <w:rsid w:val="009E4E68"/>
    <w:rsid w:val="009F3657"/>
    <w:rsid w:val="009F52B8"/>
    <w:rsid w:val="00A009FB"/>
    <w:rsid w:val="00A01BCD"/>
    <w:rsid w:val="00A01CBD"/>
    <w:rsid w:val="00A143DF"/>
    <w:rsid w:val="00A14A60"/>
    <w:rsid w:val="00A27723"/>
    <w:rsid w:val="00A33947"/>
    <w:rsid w:val="00A354B3"/>
    <w:rsid w:val="00A37B14"/>
    <w:rsid w:val="00A37C16"/>
    <w:rsid w:val="00A5153A"/>
    <w:rsid w:val="00A5217B"/>
    <w:rsid w:val="00A7261C"/>
    <w:rsid w:val="00A73836"/>
    <w:rsid w:val="00A82BCD"/>
    <w:rsid w:val="00A82DDC"/>
    <w:rsid w:val="00A95C9D"/>
    <w:rsid w:val="00A96F6B"/>
    <w:rsid w:val="00AA4FFA"/>
    <w:rsid w:val="00AA5270"/>
    <w:rsid w:val="00AA58C3"/>
    <w:rsid w:val="00AA6E27"/>
    <w:rsid w:val="00AB5A32"/>
    <w:rsid w:val="00AB729C"/>
    <w:rsid w:val="00AC2C5A"/>
    <w:rsid w:val="00AD19D5"/>
    <w:rsid w:val="00AD4652"/>
    <w:rsid w:val="00AE1BDD"/>
    <w:rsid w:val="00AE2AC5"/>
    <w:rsid w:val="00AE2CA7"/>
    <w:rsid w:val="00AF582B"/>
    <w:rsid w:val="00AF6033"/>
    <w:rsid w:val="00B006AC"/>
    <w:rsid w:val="00B02345"/>
    <w:rsid w:val="00B063BD"/>
    <w:rsid w:val="00B15EA0"/>
    <w:rsid w:val="00B20433"/>
    <w:rsid w:val="00B205B6"/>
    <w:rsid w:val="00B2422E"/>
    <w:rsid w:val="00B32D91"/>
    <w:rsid w:val="00B3513F"/>
    <w:rsid w:val="00B450EA"/>
    <w:rsid w:val="00B53EF1"/>
    <w:rsid w:val="00B55DAF"/>
    <w:rsid w:val="00B63D5B"/>
    <w:rsid w:val="00B65A1A"/>
    <w:rsid w:val="00B80C7E"/>
    <w:rsid w:val="00B82B01"/>
    <w:rsid w:val="00B9102B"/>
    <w:rsid w:val="00B91D6B"/>
    <w:rsid w:val="00B95910"/>
    <w:rsid w:val="00B959D1"/>
    <w:rsid w:val="00BA246C"/>
    <w:rsid w:val="00BC18C0"/>
    <w:rsid w:val="00BC3B36"/>
    <w:rsid w:val="00BC5DF8"/>
    <w:rsid w:val="00BD2F35"/>
    <w:rsid w:val="00BD49D9"/>
    <w:rsid w:val="00BD7634"/>
    <w:rsid w:val="00BF4D89"/>
    <w:rsid w:val="00C05123"/>
    <w:rsid w:val="00C074BD"/>
    <w:rsid w:val="00C123DD"/>
    <w:rsid w:val="00C20F79"/>
    <w:rsid w:val="00C30A1B"/>
    <w:rsid w:val="00C32047"/>
    <w:rsid w:val="00C33982"/>
    <w:rsid w:val="00C46D0D"/>
    <w:rsid w:val="00C56C5F"/>
    <w:rsid w:val="00C7115F"/>
    <w:rsid w:val="00C8637F"/>
    <w:rsid w:val="00C92D63"/>
    <w:rsid w:val="00C930C8"/>
    <w:rsid w:val="00C934F6"/>
    <w:rsid w:val="00CA0DC2"/>
    <w:rsid w:val="00CA4ECC"/>
    <w:rsid w:val="00CB43E3"/>
    <w:rsid w:val="00CC4546"/>
    <w:rsid w:val="00CC51AE"/>
    <w:rsid w:val="00CD3387"/>
    <w:rsid w:val="00CE555B"/>
    <w:rsid w:val="00CF1FFF"/>
    <w:rsid w:val="00D108DB"/>
    <w:rsid w:val="00D13FB8"/>
    <w:rsid w:val="00D27101"/>
    <w:rsid w:val="00D431FF"/>
    <w:rsid w:val="00D51154"/>
    <w:rsid w:val="00D522DB"/>
    <w:rsid w:val="00D702B8"/>
    <w:rsid w:val="00D72344"/>
    <w:rsid w:val="00D733F6"/>
    <w:rsid w:val="00D85869"/>
    <w:rsid w:val="00D87558"/>
    <w:rsid w:val="00D9170B"/>
    <w:rsid w:val="00DA77EF"/>
    <w:rsid w:val="00DB03DB"/>
    <w:rsid w:val="00DB2442"/>
    <w:rsid w:val="00DB2844"/>
    <w:rsid w:val="00DC2DA3"/>
    <w:rsid w:val="00DC63FB"/>
    <w:rsid w:val="00DC72CB"/>
    <w:rsid w:val="00DD0AF0"/>
    <w:rsid w:val="00DE1A8C"/>
    <w:rsid w:val="00DE6C36"/>
    <w:rsid w:val="00DF4C5D"/>
    <w:rsid w:val="00E00BA5"/>
    <w:rsid w:val="00E04C20"/>
    <w:rsid w:val="00E138DD"/>
    <w:rsid w:val="00E2411B"/>
    <w:rsid w:val="00E33E32"/>
    <w:rsid w:val="00E427F9"/>
    <w:rsid w:val="00E4496C"/>
    <w:rsid w:val="00E5129D"/>
    <w:rsid w:val="00E61657"/>
    <w:rsid w:val="00E6417F"/>
    <w:rsid w:val="00E871C3"/>
    <w:rsid w:val="00E93D1C"/>
    <w:rsid w:val="00EA16A3"/>
    <w:rsid w:val="00EA29E5"/>
    <w:rsid w:val="00EA3F03"/>
    <w:rsid w:val="00EB11BA"/>
    <w:rsid w:val="00EB23DD"/>
    <w:rsid w:val="00EB73B4"/>
    <w:rsid w:val="00ED0AC0"/>
    <w:rsid w:val="00ED2148"/>
    <w:rsid w:val="00ED6A09"/>
    <w:rsid w:val="00EE04DC"/>
    <w:rsid w:val="00EE2090"/>
    <w:rsid w:val="00EE75B0"/>
    <w:rsid w:val="00EF0698"/>
    <w:rsid w:val="00EF41E6"/>
    <w:rsid w:val="00EF53D0"/>
    <w:rsid w:val="00EF6237"/>
    <w:rsid w:val="00F32303"/>
    <w:rsid w:val="00F436E3"/>
    <w:rsid w:val="00F50874"/>
    <w:rsid w:val="00F775AE"/>
    <w:rsid w:val="00F77A0D"/>
    <w:rsid w:val="00F8323A"/>
    <w:rsid w:val="00F96007"/>
    <w:rsid w:val="00FA2679"/>
    <w:rsid w:val="00FA5040"/>
    <w:rsid w:val="00FB05CD"/>
    <w:rsid w:val="00FB1EC1"/>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061D28-2F10-4752-B514-5846F8873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21</Pages>
  <Words>12326</Words>
  <Characters>70263</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48</cp:revision>
  <dcterms:created xsi:type="dcterms:W3CDTF">2012-10-02T17:37:00Z</dcterms:created>
  <dcterms:modified xsi:type="dcterms:W3CDTF">2012-10-23T13:44:00Z</dcterms:modified>
</cp:coreProperties>
</file>